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9AD748" w14:textId="4C2EA605" w:rsidR="00DB7699" w:rsidRDefault="00311EBA" w:rsidP="006267A2">
      <w:pPr>
        <w:spacing w:line="360" w:lineRule="auto"/>
        <w:rPr>
          <w:i/>
          <w:sz w:val="20"/>
          <w:szCs w:val="20"/>
        </w:rPr>
      </w:pPr>
      <w:r>
        <w:rPr>
          <w:i/>
          <w:sz w:val="20"/>
          <w:szCs w:val="20"/>
        </w:rPr>
        <w:t>Revision</w:t>
      </w:r>
      <w:r w:rsidR="00DB7699" w:rsidRPr="00AC3EE0">
        <w:rPr>
          <w:i/>
          <w:sz w:val="20"/>
          <w:szCs w:val="20"/>
        </w:rPr>
        <w:t xml:space="preserve">: </w:t>
      </w:r>
      <w:r w:rsidR="00DB7699">
        <w:rPr>
          <w:i/>
          <w:sz w:val="20"/>
          <w:szCs w:val="20"/>
        </w:rPr>
        <w:t xml:space="preserve">J </w:t>
      </w:r>
      <w:proofErr w:type="spellStart"/>
      <w:r w:rsidR="00DB7699">
        <w:rPr>
          <w:i/>
          <w:sz w:val="20"/>
          <w:szCs w:val="20"/>
        </w:rPr>
        <w:t>Crit</w:t>
      </w:r>
      <w:proofErr w:type="spellEnd"/>
      <w:r w:rsidR="00DB7699">
        <w:rPr>
          <w:i/>
          <w:sz w:val="20"/>
          <w:szCs w:val="20"/>
        </w:rPr>
        <w:t xml:space="preserve"> Care</w:t>
      </w:r>
    </w:p>
    <w:p w14:paraId="2841AF69" w14:textId="77777777" w:rsidR="00DB7699" w:rsidRPr="00AC3EE0" w:rsidRDefault="00DB7699" w:rsidP="006267A2">
      <w:pPr>
        <w:spacing w:line="360" w:lineRule="auto"/>
        <w:rPr>
          <w:i/>
          <w:sz w:val="20"/>
          <w:szCs w:val="20"/>
        </w:rPr>
      </w:pPr>
    </w:p>
    <w:p w14:paraId="024389E2" w14:textId="77777777" w:rsidR="00384ABF" w:rsidRDefault="00384ABF" w:rsidP="006267A2">
      <w:pPr>
        <w:spacing w:line="360" w:lineRule="auto"/>
        <w:rPr>
          <w:b/>
          <w:sz w:val="28"/>
          <w:szCs w:val="28"/>
        </w:rPr>
      </w:pPr>
    </w:p>
    <w:p w14:paraId="7AF32934" w14:textId="77777777" w:rsidR="00DB7699" w:rsidRPr="00AC3EE0" w:rsidRDefault="00DB7699" w:rsidP="006267A2">
      <w:pPr>
        <w:spacing w:line="360" w:lineRule="auto"/>
        <w:rPr>
          <w:b/>
          <w:sz w:val="28"/>
          <w:szCs w:val="28"/>
        </w:rPr>
      </w:pPr>
      <w:r w:rsidRPr="00AC3EE0">
        <w:rPr>
          <w:b/>
          <w:sz w:val="28"/>
          <w:szCs w:val="28"/>
        </w:rPr>
        <w:t>Heterogeneous effect of increasing spinal cord perfusion pressure on sensory evoked potentials recorded from acutely injured human spinal cord</w:t>
      </w:r>
    </w:p>
    <w:p w14:paraId="151D9F15" w14:textId="77777777" w:rsidR="00384ABF" w:rsidRPr="00AC3EE0" w:rsidRDefault="00384ABF" w:rsidP="006267A2">
      <w:pPr>
        <w:spacing w:line="360" w:lineRule="auto"/>
      </w:pPr>
    </w:p>
    <w:p w14:paraId="2ED9047B" w14:textId="4BF1C4F4" w:rsidR="00DB7699" w:rsidRPr="00AC3EE0" w:rsidRDefault="00DB7699" w:rsidP="006267A2">
      <w:pPr>
        <w:spacing w:line="360" w:lineRule="auto"/>
        <w:rPr>
          <w:b/>
        </w:rPr>
      </w:pPr>
      <w:r w:rsidRPr="00AC3EE0">
        <w:t>Mathew J. Gallagher</w:t>
      </w:r>
      <w:r w:rsidR="00384ABF">
        <w:t xml:space="preserve"> </w:t>
      </w:r>
      <w:r w:rsidR="00B11109">
        <w:rPr>
          <w:vertAlign w:val="superscript"/>
        </w:rPr>
        <w:t>a</w:t>
      </w:r>
      <w:r w:rsidRPr="00AC3EE0">
        <w:rPr>
          <w:vertAlign w:val="superscript"/>
        </w:rPr>
        <w:t>†</w:t>
      </w:r>
      <w:r w:rsidRPr="00AC3EE0">
        <w:t xml:space="preserve">, David Martín </w:t>
      </w:r>
      <w:proofErr w:type="spellStart"/>
      <w:r w:rsidRPr="00AC3EE0">
        <w:t>López</w:t>
      </w:r>
      <w:proofErr w:type="spellEnd"/>
      <w:r w:rsidR="00384ABF">
        <w:t xml:space="preserve"> </w:t>
      </w:r>
      <w:r w:rsidR="00B11109">
        <w:rPr>
          <w:vertAlign w:val="superscript"/>
        </w:rPr>
        <w:t>b</w:t>
      </w:r>
      <w:r w:rsidRPr="00AC3EE0">
        <w:rPr>
          <w:vertAlign w:val="superscript"/>
        </w:rPr>
        <w:t>†</w:t>
      </w:r>
      <w:r w:rsidRPr="00AC3EE0">
        <w:t>, Helen V. Sheen</w:t>
      </w:r>
      <w:r w:rsidR="00384ABF">
        <w:t xml:space="preserve"> </w:t>
      </w:r>
      <w:r w:rsidR="00B11109">
        <w:rPr>
          <w:vertAlign w:val="superscript"/>
        </w:rPr>
        <w:t>b</w:t>
      </w:r>
      <w:r w:rsidRPr="00AC3EE0">
        <w:t>, Florence R.A. Hogg</w:t>
      </w:r>
      <w:r w:rsidR="00384ABF">
        <w:t xml:space="preserve"> </w:t>
      </w:r>
      <w:r w:rsidR="00B11109">
        <w:rPr>
          <w:vertAlign w:val="superscript"/>
        </w:rPr>
        <w:t>a</w:t>
      </w:r>
      <w:r w:rsidRPr="00AC3EE0">
        <w:t xml:space="preserve">, </w:t>
      </w:r>
      <w:proofErr w:type="spellStart"/>
      <w:r w:rsidRPr="00AC3EE0">
        <w:t>Argyro</w:t>
      </w:r>
      <w:proofErr w:type="spellEnd"/>
      <w:r w:rsidRPr="00AC3EE0">
        <w:t xml:space="preserve"> </w:t>
      </w:r>
      <w:proofErr w:type="spellStart"/>
      <w:r w:rsidRPr="00AC3EE0">
        <w:t>Zoumprouli</w:t>
      </w:r>
      <w:proofErr w:type="spellEnd"/>
      <w:r w:rsidR="00384ABF">
        <w:t xml:space="preserve"> </w:t>
      </w:r>
      <w:r w:rsidR="00B11109">
        <w:rPr>
          <w:vertAlign w:val="superscript"/>
        </w:rPr>
        <w:t>c</w:t>
      </w:r>
      <w:r w:rsidRPr="00AC3EE0">
        <w:t>, Marios C. Papadopoulos</w:t>
      </w:r>
      <w:r w:rsidR="00384ABF">
        <w:t xml:space="preserve"> </w:t>
      </w:r>
      <w:r w:rsidR="00B11109">
        <w:rPr>
          <w:vertAlign w:val="superscript"/>
        </w:rPr>
        <w:t>a</w:t>
      </w:r>
      <w:r w:rsidRPr="00AC3EE0">
        <w:rPr>
          <w:vertAlign w:val="superscript"/>
        </w:rPr>
        <w:t>*</w:t>
      </w:r>
      <w:r w:rsidRPr="00AC3EE0">
        <w:t xml:space="preserve">, Samira </w:t>
      </w:r>
      <w:proofErr w:type="spellStart"/>
      <w:r w:rsidRPr="00AC3EE0">
        <w:t>Saadoun</w:t>
      </w:r>
      <w:proofErr w:type="spellEnd"/>
      <w:r w:rsidR="00384ABF">
        <w:t xml:space="preserve"> </w:t>
      </w:r>
      <w:r w:rsidR="00B11109">
        <w:rPr>
          <w:vertAlign w:val="superscript"/>
        </w:rPr>
        <w:t>a</w:t>
      </w:r>
      <w:r w:rsidRPr="00AC3EE0">
        <w:rPr>
          <w:vertAlign w:val="superscript"/>
        </w:rPr>
        <w:t>*</w:t>
      </w:r>
    </w:p>
    <w:p w14:paraId="2C6CA553" w14:textId="77777777" w:rsidR="00384ABF" w:rsidRPr="00AC3EE0" w:rsidRDefault="00384ABF" w:rsidP="006267A2">
      <w:pPr>
        <w:spacing w:line="360" w:lineRule="auto"/>
        <w:rPr>
          <w:b/>
        </w:rPr>
      </w:pPr>
    </w:p>
    <w:p w14:paraId="15FF186F" w14:textId="3E22A69D" w:rsidR="00DB7699" w:rsidRDefault="00B11109" w:rsidP="006267A2">
      <w:pPr>
        <w:spacing w:line="360" w:lineRule="auto"/>
      </w:pPr>
      <w:proofErr w:type="spellStart"/>
      <w:proofErr w:type="gramStart"/>
      <w:r>
        <w:rPr>
          <w:vertAlign w:val="superscript"/>
        </w:rPr>
        <w:t>a</w:t>
      </w:r>
      <w:proofErr w:type="spellEnd"/>
      <w:proofErr w:type="gramEnd"/>
      <w:r w:rsidR="00DB7699" w:rsidRPr="00AC3EE0">
        <w:t xml:space="preserve"> Academic Neurosurgery Unit, St. George’s, University of London, Cranmer Terrace, Tooting, London SW17 0RE, U.K. </w:t>
      </w:r>
    </w:p>
    <w:p w14:paraId="76590F38" w14:textId="120EFF97" w:rsidR="00DB7699" w:rsidRDefault="00B11109" w:rsidP="006267A2">
      <w:pPr>
        <w:spacing w:line="360" w:lineRule="auto"/>
      </w:pPr>
      <w:r>
        <w:rPr>
          <w:vertAlign w:val="superscript"/>
        </w:rPr>
        <w:t>b</w:t>
      </w:r>
      <w:r w:rsidR="00DB7699" w:rsidRPr="00AC3EE0">
        <w:t xml:space="preserve"> Department of Neurophysiology, St. George’s Hospital, </w:t>
      </w:r>
      <w:proofErr w:type="spellStart"/>
      <w:r w:rsidR="00DB7699" w:rsidRPr="00AC3EE0">
        <w:t>Blackshaw</w:t>
      </w:r>
      <w:proofErr w:type="spellEnd"/>
      <w:r w:rsidR="00DB7699" w:rsidRPr="00AC3EE0">
        <w:t xml:space="preserve"> Road, Tooting, London SW17 0QT, U.K. </w:t>
      </w:r>
    </w:p>
    <w:p w14:paraId="51A9E0B0" w14:textId="3670498D" w:rsidR="00DB7699" w:rsidRDefault="00B11109" w:rsidP="006267A2">
      <w:pPr>
        <w:spacing w:line="360" w:lineRule="auto"/>
      </w:pPr>
      <w:r>
        <w:rPr>
          <w:vertAlign w:val="superscript"/>
        </w:rPr>
        <w:t>c</w:t>
      </w:r>
      <w:r w:rsidR="00DB7699" w:rsidRPr="00AC3EE0">
        <w:t xml:space="preserve"> Department of Anaesthesia (Neuro-anaesthesia), St. George’s Hospital, </w:t>
      </w:r>
      <w:proofErr w:type="spellStart"/>
      <w:r w:rsidR="00DB7699" w:rsidRPr="00AC3EE0">
        <w:t>Blackshaw</w:t>
      </w:r>
      <w:proofErr w:type="spellEnd"/>
      <w:r w:rsidR="00DB7699" w:rsidRPr="00AC3EE0">
        <w:t xml:space="preserve"> Road, Tooting, London SW17 0QT, U.K.</w:t>
      </w:r>
    </w:p>
    <w:p w14:paraId="7D1D97D3" w14:textId="77777777" w:rsidR="00DB7699" w:rsidRPr="00AC3EE0" w:rsidRDefault="00DB7699" w:rsidP="006267A2">
      <w:pPr>
        <w:spacing w:line="360" w:lineRule="auto"/>
      </w:pPr>
    </w:p>
    <w:p w14:paraId="73567C53" w14:textId="77777777" w:rsidR="00DB7699" w:rsidRDefault="00DB7699" w:rsidP="006267A2">
      <w:pPr>
        <w:spacing w:line="360" w:lineRule="auto"/>
      </w:pPr>
      <w:r w:rsidRPr="00AC3EE0">
        <w:rPr>
          <w:vertAlign w:val="superscript"/>
        </w:rPr>
        <w:t>†</w:t>
      </w:r>
      <w:r w:rsidRPr="00AC3EE0">
        <w:t xml:space="preserve">Co-first authors. </w:t>
      </w:r>
    </w:p>
    <w:p w14:paraId="6154ED9F" w14:textId="122CE912" w:rsidR="00384ABF" w:rsidRDefault="00DB7699" w:rsidP="006267A2">
      <w:pPr>
        <w:spacing w:line="360" w:lineRule="auto"/>
      </w:pPr>
      <w:r w:rsidRPr="00AC3EE0">
        <w:rPr>
          <w:vertAlign w:val="superscript"/>
        </w:rPr>
        <w:t>*</w:t>
      </w:r>
      <w:r w:rsidRPr="00AC3EE0">
        <w:t>Co-senior authors</w:t>
      </w:r>
    </w:p>
    <w:p w14:paraId="7F08737D" w14:textId="77777777" w:rsidR="00384ABF" w:rsidRPr="00384ABF" w:rsidRDefault="00384ABF" w:rsidP="006267A2">
      <w:pPr>
        <w:spacing w:line="360" w:lineRule="auto"/>
      </w:pPr>
    </w:p>
    <w:p w14:paraId="466AEB70" w14:textId="77777777" w:rsidR="00DB7699" w:rsidRPr="002F601F" w:rsidRDefault="00DB7699" w:rsidP="006267A2">
      <w:pPr>
        <w:spacing w:line="360" w:lineRule="auto"/>
        <w:rPr>
          <w:b/>
        </w:rPr>
      </w:pPr>
      <w:r w:rsidRPr="00AC3EE0">
        <w:rPr>
          <w:b/>
        </w:rPr>
        <w:t xml:space="preserve">Corresponding author. </w:t>
      </w:r>
      <w:r w:rsidRPr="00AC3EE0">
        <w:t xml:space="preserve">S. </w:t>
      </w:r>
      <w:proofErr w:type="spellStart"/>
      <w:r w:rsidRPr="00AC3EE0">
        <w:t>Saadoun</w:t>
      </w:r>
      <w:proofErr w:type="spellEnd"/>
      <w:r w:rsidRPr="00AC3EE0">
        <w:t xml:space="preserve"> PhD, </w:t>
      </w:r>
      <w:r>
        <w:t xml:space="preserve">Senior Lecturer in Neuroscience, </w:t>
      </w:r>
      <w:r w:rsidRPr="00AC3EE0">
        <w:t xml:space="preserve">Academic Neurosurgery Unit, MCS Institute, St. George’s, </w:t>
      </w:r>
      <w:r w:rsidRPr="002F601F">
        <w:t xml:space="preserve">University of London, London SW17 0RE, UK. E-Mail. </w:t>
      </w:r>
      <w:hyperlink r:id="rId7" w:history="1">
        <w:r w:rsidRPr="002F601F">
          <w:rPr>
            <w:rStyle w:val="Hyperlink"/>
          </w:rPr>
          <w:t>ssaadoun@sgul.ac.uk</w:t>
        </w:r>
      </w:hyperlink>
      <w:r w:rsidRPr="002F601F">
        <w:t xml:space="preserve"> </w:t>
      </w:r>
    </w:p>
    <w:p w14:paraId="79151484" w14:textId="77777777" w:rsidR="00DB7699" w:rsidRPr="00FC3BEE" w:rsidRDefault="00DB7699" w:rsidP="006267A2">
      <w:pPr>
        <w:spacing w:line="360" w:lineRule="auto"/>
        <w:outlineLvl w:val="0"/>
        <w:rPr>
          <w:b/>
        </w:rPr>
      </w:pPr>
    </w:p>
    <w:p w14:paraId="25FFFBF4" w14:textId="2457408B" w:rsidR="00FC3BEE" w:rsidRPr="00FC3BEE" w:rsidRDefault="00FC3BEE" w:rsidP="006267A2">
      <w:pPr>
        <w:spacing w:line="360" w:lineRule="auto"/>
        <w:outlineLvl w:val="0"/>
      </w:pPr>
      <w:r w:rsidRPr="00FC3BEE">
        <w:rPr>
          <w:b/>
        </w:rPr>
        <w:t>Financial disclosure.</w:t>
      </w:r>
      <w:r>
        <w:t xml:space="preserve"> This research project was funded by Wings for Life and the Neurosciences Research Foundation.</w:t>
      </w:r>
    </w:p>
    <w:p w14:paraId="141251A7" w14:textId="77777777" w:rsidR="00DB7699" w:rsidRDefault="00DB7699" w:rsidP="006267A2">
      <w:pPr>
        <w:spacing w:line="360" w:lineRule="auto"/>
        <w:outlineLvl w:val="0"/>
        <w:rPr>
          <w:b/>
        </w:rPr>
      </w:pPr>
    </w:p>
    <w:p w14:paraId="3318AEF1" w14:textId="1DE58789" w:rsidR="00FC3BEE" w:rsidRPr="00FC3BEE" w:rsidRDefault="00FC3BEE" w:rsidP="006267A2">
      <w:pPr>
        <w:spacing w:line="360" w:lineRule="auto"/>
        <w:outlineLvl w:val="0"/>
      </w:pPr>
      <w:r>
        <w:rPr>
          <w:b/>
        </w:rPr>
        <w:t>Conflict of interest.</w:t>
      </w:r>
      <w:r>
        <w:t xml:space="preserve"> There are no conflicts of interest.</w:t>
      </w:r>
    </w:p>
    <w:p w14:paraId="01042AAE" w14:textId="77777777" w:rsidR="00DB7699" w:rsidRPr="00FC3BEE" w:rsidRDefault="00DB7699" w:rsidP="006267A2">
      <w:pPr>
        <w:spacing w:after="160" w:line="259" w:lineRule="auto"/>
        <w:rPr>
          <w:b/>
        </w:rPr>
      </w:pPr>
      <w:r w:rsidRPr="00FC3BEE">
        <w:rPr>
          <w:b/>
        </w:rPr>
        <w:br w:type="page"/>
      </w:r>
    </w:p>
    <w:p w14:paraId="22BA761A" w14:textId="0E80DF53" w:rsidR="00142E4F" w:rsidRDefault="00BC274F" w:rsidP="006267A2">
      <w:pPr>
        <w:spacing w:line="360" w:lineRule="auto"/>
        <w:outlineLvl w:val="0"/>
        <w:rPr>
          <w:b/>
          <w:sz w:val="28"/>
          <w:szCs w:val="28"/>
        </w:rPr>
      </w:pPr>
      <w:r w:rsidRPr="00AC3EE0">
        <w:rPr>
          <w:b/>
          <w:sz w:val="28"/>
          <w:szCs w:val="28"/>
        </w:rPr>
        <w:lastRenderedPageBreak/>
        <w:t>ABSTRACT</w:t>
      </w:r>
    </w:p>
    <w:p w14:paraId="353E145D" w14:textId="77777777" w:rsidR="0055635F" w:rsidRPr="00AC3EE0" w:rsidRDefault="0055635F" w:rsidP="006267A2">
      <w:pPr>
        <w:spacing w:line="360" w:lineRule="auto"/>
        <w:outlineLvl w:val="0"/>
        <w:rPr>
          <w:b/>
          <w:sz w:val="28"/>
          <w:szCs w:val="28"/>
        </w:rPr>
      </w:pPr>
    </w:p>
    <w:p w14:paraId="1F6260C7" w14:textId="77777777" w:rsidR="00EC4CEE" w:rsidRDefault="00DF40CF" w:rsidP="006267A2">
      <w:pPr>
        <w:spacing w:line="360" w:lineRule="auto"/>
        <w:rPr>
          <w:b/>
        </w:rPr>
      </w:pPr>
      <w:r>
        <w:rPr>
          <w:b/>
        </w:rPr>
        <w:t>Purpose</w:t>
      </w:r>
    </w:p>
    <w:p w14:paraId="1638F923" w14:textId="1C276ED6" w:rsidR="00142E4F" w:rsidRDefault="008B1BEF" w:rsidP="006267A2">
      <w:pPr>
        <w:spacing w:line="360" w:lineRule="auto"/>
      </w:pPr>
      <w:r w:rsidRPr="00AC3EE0">
        <w:t>To investigate the effect of</w:t>
      </w:r>
      <w:r w:rsidR="00F63852">
        <w:t xml:space="preserve"> increasing</w:t>
      </w:r>
      <w:r w:rsidR="00222945" w:rsidRPr="00AC3EE0">
        <w:t xml:space="preserve"> </w:t>
      </w:r>
      <w:r w:rsidR="00DF40CF" w:rsidRPr="00D95CC9">
        <w:t xml:space="preserve">spinal cord perfusion pressure </w:t>
      </w:r>
      <w:r w:rsidR="00DF40CF">
        <w:t>(</w:t>
      </w:r>
      <w:r w:rsidR="00D95CC9">
        <w:t>SCPP</w:t>
      </w:r>
      <w:r w:rsidR="00DF40CF">
        <w:t>)</w:t>
      </w:r>
      <w:r w:rsidR="00B56BB6" w:rsidRPr="00AC3EE0">
        <w:t xml:space="preserve"> </w:t>
      </w:r>
      <w:r w:rsidR="00785DDE" w:rsidRPr="00AC3EE0">
        <w:t xml:space="preserve">on </w:t>
      </w:r>
      <w:r w:rsidR="00DD5E45" w:rsidRPr="00AC3EE0">
        <w:t>sensory evoked potentials</w:t>
      </w:r>
      <w:r w:rsidR="0011001F" w:rsidRPr="00AC3EE0">
        <w:t xml:space="preserve"> </w:t>
      </w:r>
      <w:r w:rsidR="00EC4E3C" w:rsidRPr="00AC3EE0">
        <w:t>(SEPs)</w:t>
      </w:r>
      <w:r w:rsidRPr="00AC3EE0">
        <w:t xml:space="preserve"> </w:t>
      </w:r>
      <w:r w:rsidR="005A35AB" w:rsidRPr="00AC3EE0">
        <w:t xml:space="preserve">and injury site metabolism </w:t>
      </w:r>
      <w:r w:rsidRPr="00AC3EE0">
        <w:t xml:space="preserve">in patients with </w:t>
      </w:r>
      <w:r w:rsidR="00DF40CF">
        <w:t xml:space="preserve">severe traumatic spinal cord injury </w:t>
      </w:r>
      <w:r w:rsidR="00D95CC9">
        <w:t>TSCI</w:t>
      </w:r>
      <w:r w:rsidR="00DD5E45" w:rsidRPr="00AC3EE0">
        <w:t xml:space="preserve">. </w:t>
      </w:r>
    </w:p>
    <w:p w14:paraId="24FC02FA" w14:textId="77777777" w:rsidR="00E76B77" w:rsidRPr="00AC3EE0" w:rsidRDefault="00E76B77" w:rsidP="006267A2">
      <w:pPr>
        <w:spacing w:line="360" w:lineRule="auto"/>
        <w:rPr>
          <w:b/>
        </w:rPr>
      </w:pPr>
    </w:p>
    <w:p w14:paraId="56E508FB" w14:textId="77777777" w:rsidR="00EC4CEE" w:rsidRDefault="008B1BEF" w:rsidP="006267A2">
      <w:pPr>
        <w:spacing w:line="360" w:lineRule="auto"/>
        <w:rPr>
          <w:b/>
        </w:rPr>
      </w:pPr>
      <w:r w:rsidRPr="00AC3EE0">
        <w:rPr>
          <w:b/>
        </w:rPr>
        <w:t>M</w:t>
      </w:r>
      <w:r w:rsidR="00E538FC">
        <w:rPr>
          <w:b/>
        </w:rPr>
        <w:t>aterials and M</w:t>
      </w:r>
      <w:r w:rsidRPr="00AC3EE0">
        <w:rPr>
          <w:b/>
        </w:rPr>
        <w:t>ethods</w:t>
      </w:r>
    </w:p>
    <w:p w14:paraId="189E914D" w14:textId="2B967341" w:rsidR="00142E4F" w:rsidRDefault="00D05648" w:rsidP="006267A2">
      <w:pPr>
        <w:spacing w:line="360" w:lineRule="auto"/>
      </w:pPr>
      <w:r w:rsidRPr="00AC3EE0">
        <w:t xml:space="preserve">In 12 </w:t>
      </w:r>
      <w:r w:rsidR="002629EF" w:rsidRPr="00AC3EE0">
        <w:t xml:space="preserve">TSCI </w:t>
      </w:r>
      <w:r w:rsidR="00A31491" w:rsidRPr="00AC3EE0">
        <w:t>patients</w:t>
      </w:r>
      <w:r w:rsidRPr="00AC3EE0">
        <w:t xml:space="preserve"> </w:t>
      </w:r>
      <w:r w:rsidR="00A31491" w:rsidRPr="00AC3EE0">
        <w:t xml:space="preserve">we </w:t>
      </w:r>
      <w:r w:rsidR="00961457" w:rsidRPr="00AC3EE0">
        <w:t>placed a pressure probe,</w:t>
      </w:r>
      <w:r w:rsidR="003622C0" w:rsidRPr="00AC3EE0">
        <w:t xml:space="preserve"> </w:t>
      </w:r>
      <w:r w:rsidR="008B1BEF" w:rsidRPr="00AC3EE0">
        <w:t xml:space="preserve">a </w:t>
      </w:r>
      <w:proofErr w:type="spellStart"/>
      <w:r w:rsidR="003622C0" w:rsidRPr="00AC3EE0">
        <w:t>microdialysis</w:t>
      </w:r>
      <w:proofErr w:type="spellEnd"/>
      <w:r w:rsidR="003622C0" w:rsidRPr="00AC3EE0">
        <w:t xml:space="preserve"> catheter </w:t>
      </w:r>
      <w:r w:rsidR="00961457" w:rsidRPr="00AC3EE0">
        <w:t>and</w:t>
      </w:r>
      <w:r w:rsidR="002629EF" w:rsidRPr="00AC3EE0">
        <w:t xml:space="preserve"> </w:t>
      </w:r>
      <w:r w:rsidR="00DB1A58">
        <w:t>a strip</w:t>
      </w:r>
      <w:r w:rsidR="008B1BEF" w:rsidRPr="00AC3EE0">
        <w:t xml:space="preserve"> </w:t>
      </w:r>
      <w:r w:rsidR="002629EF" w:rsidRPr="00AC3EE0">
        <w:t>electrode</w:t>
      </w:r>
      <w:r w:rsidR="00B40B56" w:rsidRPr="00AC3EE0">
        <w:t xml:space="preserve"> </w:t>
      </w:r>
      <w:r w:rsidR="00DB1A58">
        <w:t>with 8 contacts</w:t>
      </w:r>
      <w:r w:rsidR="00493350" w:rsidRPr="00AC3EE0">
        <w:t xml:space="preserve"> </w:t>
      </w:r>
      <w:r w:rsidR="00961457" w:rsidRPr="00AC3EE0">
        <w:t>on the surface of the injured cord</w:t>
      </w:r>
      <w:r w:rsidR="00A31491" w:rsidRPr="00AC3EE0">
        <w:t xml:space="preserve">. </w:t>
      </w:r>
      <w:r w:rsidR="0024202E" w:rsidRPr="00AC3EE0">
        <w:t>We</w:t>
      </w:r>
      <w:r w:rsidR="006E1D5F" w:rsidRPr="00AC3EE0">
        <w:t xml:space="preserve"> monitor</w:t>
      </w:r>
      <w:r w:rsidR="0024202E" w:rsidRPr="00AC3EE0">
        <w:t>ed</w:t>
      </w:r>
      <w:r w:rsidR="00A530DB" w:rsidRPr="00AC3EE0">
        <w:t xml:space="preserve"> </w:t>
      </w:r>
      <w:r w:rsidR="006E1D5F" w:rsidRPr="00AC3EE0">
        <w:t>SCPP</w:t>
      </w:r>
      <w:r w:rsidR="002629EF" w:rsidRPr="00AC3EE0">
        <w:t xml:space="preserve">, </w:t>
      </w:r>
      <w:r w:rsidR="006E1D5F" w:rsidRPr="00AC3EE0">
        <w:t>lactate-to-pyruvate ratio</w:t>
      </w:r>
      <w:r w:rsidR="002629EF" w:rsidRPr="00AC3EE0">
        <w:t xml:space="preserve"> (</w:t>
      </w:r>
      <w:r w:rsidR="006E1D5F" w:rsidRPr="00AC3EE0">
        <w:t>LPR)</w:t>
      </w:r>
      <w:r w:rsidR="002629EF" w:rsidRPr="00AC3EE0">
        <w:t xml:space="preserve"> and SEPs</w:t>
      </w:r>
      <w:r w:rsidR="00EC4E3C" w:rsidRPr="00AC3EE0">
        <w:t xml:space="preserve"> </w:t>
      </w:r>
      <w:r w:rsidR="002629EF" w:rsidRPr="00AC3EE0">
        <w:t>(a</w:t>
      </w:r>
      <w:r w:rsidR="00C44410" w:rsidRPr="00AC3EE0">
        <w:t xml:space="preserve">fter median or posterior </w:t>
      </w:r>
      <w:proofErr w:type="spellStart"/>
      <w:r w:rsidR="00C44410" w:rsidRPr="00AC3EE0">
        <w:t>tibial</w:t>
      </w:r>
      <w:proofErr w:type="spellEnd"/>
      <w:r w:rsidR="00C44410" w:rsidRPr="00AC3EE0">
        <w:t xml:space="preserve"> nerve stimulation</w:t>
      </w:r>
      <w:r w:rsidR="002629EF" w:rsidRPr="00AC3EE0">
        <w:t>)</w:t>
      </w:r>
      <w:r w:rsidR="00EC4E3C" w:rsidRPr="00AC3EE0">
        <w:t>.</w:t>
      </w:r>
      <w:r w:rsidR="003E5FE4" w:rsidRPr="00AC3EE0">
        <w:t xml:space="preserve"> </w:t>
      </w:r>
    </w:p>
    <w:p w14:paraId="3E8A8196" w14:textId="77777777" w:rsidR="00E76B77" w:rsidRPr="00AC3EE0" w:rsidRDefault="00E76B77" w:rsidP="006267A2">
      <w:pPr>
        <w:spacing w:line="360" w:lineRule="auto"/>
        <w:rPr>
          <w:b/>
        </w:rPr>
      </w:pPr>
    </w:p>
    <w:p w14:paraId="3EC85D77" w14:textId="77777777" w:rsidR="00EC4CEE" w:rsidRDefault="008B1BEF" w:rsidP="006267A2">
      <w:pPr>
        <w:spacing w:line="360" w:lineRule="auto"/>
        <w:rPr>
          <w:b/>
        </w:rPr>
      </w:pPr>
      <w:r w:rsidRPr="00AC3EE0">
        <w:rPr>
          <w:b/>
        </w:rPr>
        <w:t>Results</w:t>
      </w:r>
    </w:p>
    <w:p w14:paraId="25069C29" w14:textId="27B6723A" w:rsidR="00142E4F" w:rsidRDefault="00093F01" w:rsidP="006267A2">
      <w:pPr>
        <w:spacing w:line="360" w:lineRule="auto"/>
      </w:pPr>
      <w:r w:rsidRPr="00AC3EE0">
        <w:t>I</w:t>
      </w:r>
      <w:r w:rsidR="002E3FD7" w:rsidRPr="00AC3EE0">
        <w:t xml:space="preserve">ncrease </w:t>
      </w:r>
      <w:r w:rsidRPr="00AC3EE0">
        <w:t xml:space="preserve">in </w:t>
      </w:r>
      <w:r w:rsidR="00B014BC" w:rsidRPr="00AC3EE0">
        <w:t>SCPP</w:t>
      </w:r>
      <w:r w:rsidR="002E3FD7" w:rsidRPr="00AC3EE0">
        <w:t xml:space="preserve"> </w:t>
      </w:r>
      <w:r w:rsidRPr="00AC3EE0">
        <w:t>by ~</w:t>
      </w:r>
      <w:r w:rsidR="002E3FD7" w:rsidRPr="00AC3EE0">
        <w:t>20 mmHg produced a heterogeneous response in SEP</w:t>
      </w:r>
      <w:r w:rsidR="004909BE">
        <w:t>s</w:t>
      </w:r>
      <w:r w:rsidR="002E3FD7" w:rsidRPr="00AC3EE0">
        <w:t xml:space="preserve"> </w:t>
      </w:r>
      <w:r w:rsidR="000F3930" w:rsidRPr="00AC3EE0">
        <w:t>and injury site metabolism</w:t>
      </w:r>
      <w:r w:rsidR="00E538FC">
        <w:t>. I</w:t>
      </w:r>
      <w:r w:rsidR="002E3FD7" w:rsidRPr="00AC3EE0">
        <w:t xml:space="preserve">n </w:t>
      </w:r>
      <w:r w:rsidR="00B241E5" w:rsidRPr="00AC3EE0">
        <w:t>some</w:t>
      </w:r>
      <w:r w:rsidR="00B36898" w:rsidRPr="00AC3EE0">
        <w:t xml:space="preserve"> </w:t>
      </w:r>
      <w:r w:rsidR="00B014BC" w:rsidRPr="00AC3EE0">
        <w:t>patient</w:t>
      </w:r>
      <w:r w:rsidR="00B241E5" w:rsidRPr="00AC3EE0">
        <w:t>s</w:t>
      </w:r>
      <w:r w:rsidR="003370CD" w:rsidRPr="00AC3EE0">
        <w:t xml:space="preserve">, </w:t>
      </w:r>
      <w:r w:rsidR="002E3FD7" w:rsidRPr="00AC3EE0">
        <w:t>SEP amplitudes increased</w:t>
      </w:r>
      <w:r w:rsidR="000F3930" w:rsidRPr="00AC3EE0">
        <w:t xml:space="preserve"> and </w:t>
      </w:r>
      <w:r w:rsidR="003370CD" w:rsidRPr="00AC3EE0">
        <w:t xml:space="preserve">the </w:t>
      </w:r>
      <w:r w:rsidR="00B014BC" w:rsidRPr="00AC3EE0">
        <w:t>LPR</w:t>
      </w:r>
      <w:r w:rsidR="000F3930" w:rsidRPr="00AC3EE0">
        <w:t xml:space="preserve"> decreased</w:t>
      </w:r>
      <w:r w:rsidR="00FE56EE">
        <w:t xml:space="preserve"> indicating</w:t>
      </w:r>
      <w:r w:rsidR="000138A6">
        <w:t xml:space="preserve"> improved </w:t>
      </w:r>
      <w:r w:rsidR="00FE56EE">
        <w:t xml:space="preserve">tissue </w:t>
      </w:r>
      <w:r w:rsidR="003C006E">
        <w:t>metabolism</w:t>
      </w:r>
      <w:r w:rsidR="00E538FC">
        <w:t>.</w:t>
      </w:r>
      <w:r w:rsidR="004909BE">
        <w:t xml:space="preserve"> </w:t>
      </w:r>
      <w:r w:rsidR="00E538FC">
        <w:t>I</w:t>
      </w:r>
      <w:r w:rsidR="00FE56EE">
        <w:t>n other</w:t>
      </w:r>
      <w:r w:rsidR="00E538FC">
        <w:t>s</w:t>
      </w:r>
      <w:r w:rsidR="003370CD" w:rsidRPr="00AC3EE0">
        <w:t>,</w:t>
      </w:r>
      <w:r w:rsidR="00B36898" w:rsidRPr="00AC3EE0">
        <w:t xml:space="preserve"> </w:t>
      </w:r>
      <w:r w:rsidR="002E3FD7" w:rsidRPr="00AC3EE0">
        <w:t>SEP amplitudes decreased</w:t>
      </w:r>
      <w:r w:rsidR="000F3930" w:rsidRPr="00AC3EE0">
        <w:t xml:space="preserve"> and</w:t>
      </w:r>
      <w:r w:rsidR="003370CD" w:rsidRPr="00AC3EE0">
        <w:t xml:space="preserve"> the</w:t>
      </w:r>
      <w:r w:rsidR="000F3930" w:rsidRPr="00AC3EE0">
        <w:t xml:space="preserve"> </w:t>
      </w:r>
      <w:r w:rsidR="00B014BC" w:rsidRPr="00AC3EE0">
        <w:t>LPR</w:t>
      </w:r>
      <w:r w:rsidR="000F3930" w:rsidRPr="00AC3EE0">
        <w:t xml:space="preserve"> </w:t>
      </w:r>
      <w:r w:rsidR="003C006E">
        <w:t xml:space="preserve">increased </w:t>
      </w:r>
      <w:r w:rsidR="00FE56EE">
        <w:t>indicating</w:t>
      </w:r>
      <w:r w:rsidR="003C006E">
        <w:t xml:space="preserve"> more impaired metabolism</w:t>
      </w:r>
      <w:r w:rsidR="002E3FD7" w:rsidRPr="00AC3EE0">
        <w:t>.</w:t>
      </w:r>
      <w:r w:rsidR="000F3930" w:rsidRPr="00AC3EE0">
        <w:t xml:space="preserve"> </w:t>
      </w:r>
      <w:r w:rsidR="00B61C5F" w:rsidRPr="00AC3EE0">
        <w:t>Compared with patients who did not improve</w:t>
      </w:r>
      <w:r w:rsidR="00A31491" w:rsidRPr="00AC3EE0">
        <w:t xml:space="preserve"> </w:t>
      </w:r>
      <w:r w:rsidR="00E76B77">
        <w:t>at follow-up</w:t>
      </w:r>
      <w:r w:rsidR="00B61C5F" w:rsidRPr="00AC3EE0">
        <w:t xml:space="preserve">, those who improved </w:t>
      </w:r>
      <w:r w:rsidR="00B241E5" w:rsidRPr="00AC3EE0">
        <w:t xml:space="preserve">had </w:t>
      </w:r>
      <w:r w:rsidR="00B61C5F" w:rsidRPr="00AC3EE0">
        <w:t xml:space="preserve">significantly </w:t>
      </w:r>
      <w:r w:rsidRPr="00AC3EE0">
        <w:t>more</w:t>
      </w:r>
      <w:r w:rsidR="00B61C5F" w:rsidRPr="00AC3EE0">
        <w:t xml:space="preserve"> </w:t>
      </w:r>
      <w:r w:rsidRPr="00AC3EE0">
        <w:t xml:space="preserve">electrode </w:t>
      </w:r>
      <w:r w:rsidR="00B61C5F" w:rsidRPr="00AC3EE0">
        <w:t xml:space="preserve">contacts with SEP amplitude increase in response to </w:t>
      </w:r>
      <w:r w:rsidRPr="00AC3EE0">
        <w:t xml:space="preserve">increasing </w:t>
      </w:r>
      <w:r w:rsidR="0087437C" w:rsidRPr="00AC3EE0">
        <w:t>SCPP</w:t>
      </w:r>
      <w:r w:rsidR="00B61C5F" w:rsidRPr="00AC3EE0">
        <w:t>.</w:t>
      </w:r>
      <w:r w:rsidR="00A4612F" w:rsidRPr="00AC3EE0">
        <w:t xml:space="preserve"> </w:t>
      </w:r>
    </w:p>
    <w:p w14:paraId="1C9DE627" w14:textId="77777777" w:rsidR="00E76B77" w:rsidRPr="00AC3EE0" w:rsidRDefault="00E76B77" w:rsidP="006267A2">
      <w:pPr>
        <w:spacing w:line="360" w:lineRule="auto"/>
        <w:rPr>
          <w:b/>
        </w:rPr>
      </w:pPr>
    </w:p>
    <w:p w14:paraId="78213422" w14:textId="77777777" w:rsidR="00EC4CEE" w:rsidRDefault="008B1BEF" w:rsidP="006267A2">
      <w:pPr>
        <w:spacing w:line="360" w:lineRule="auto"/>
        <w:rPr>
          <w:b/>
        </w:rPr>
      </w:pPr>
      <w:r w:rsidRPr="00AC3EE0">
        <w:rPr>
          <w:b/>
        </w:rPr>
        <w:t>Conclusion</w:t>
      </w:r>
      <w:r w:rsidR="00E538FC">
        <w:rPr>
          <w:b/>
        </w:rPr>
        <w:t>s</w:t>
      </w:r>
    </w:p>
    <w:p w14:paraId="37AEAF22" w14:textId="2CD9F49D" w:rsidR="00142E4F" w:rsidRPr="00AC3EE0" w:rsidRDefault="008B1BEF" w:rsidP="006267A2">
      <w:pPr>
        <w:spacing w:line="360" w:lineRule="auto"/>
        <w:rPr>
          <w:b/>
        </w:rPr>
      </w:pPr>
      <w:r w:rsidRPr="00AC3EE0">
        <w:t>I</w:t>
      </w:r>
      <w:r w:rsidR="00E538FC">
        <w:t>ncreasing</w:t>
      </w:r>
      <w:r w:rsidR="00A4612F" w:rsidRPr="00AC3EE0">
        <w:t xml:space="preserve"> </w:t>
      </w:r>
      <w:r w:rsidR="0087437C" w:rsidRPr="00AC3EE0">
        <w:t>SCPP</w:t>
      </w:r>
      <w:r w:rsidR="00CF12FC" w:rsidRPr="00AC3EE0">
        <w:t xml:space="preserve"> after </w:t>
      </w:r>
      <w:r w:rsidR="00E76B77">
        <w:t xml:space="preserve">acute, severe </w:t>
      </w:r>
      <w:r w:rsidR="00CF12FC" w:rsidRPr="00AC3EE0">
        <w:t xml:space="preserve">TSCI </w:t>
      </w:r>
      <w:r w:rsidR="00FE56EE">
        <w:t xml:space="preserve">may be beneficial </w:t>
      </w:r>
      <w:r w:rsidR="00E76B77">
        <w:t>(</w:t>
      </w:r>
      <w:r w:rsidR="00FE56EE">
        <w:t>if associated</w:t>
      </w:r>
      <w:r w:rsidR="00E76B77">
        <w:t xml:space="preserve"> with increase in SEP amplitude)</w:t>
      </w:r>
      <w:r w:rsidR="00FE56EE">
        <w:t xml:space="preserve"> </w:t>
      </w:r>
      <w:r w:rsidR="00D95CC9">
        <w:t>or</w:t>
      </w:r>
      <w:r w:rsidR="00FE56EE">
        <w:t xml:space="preserve"> detrimental </w:t>
      </w:r>
      <w:r w:rsidR="00E76B77">
        <w:t>(</w:t>
      </w:r>
      <w:r w:rsidR="00FE56EE">
        <w:t>if associated with decrease in SEP amplitude</w:t>
      </w:r>
      <w:r w:rsidR="00E76B77">
        <w:t>)</w:t>
      </w:r>
      <w:r w:rsidR="00FE56EE">
        <w:t>.</w:t>
      </w:r>
      <w:r w:rsidR="00D95CC9">
        <w:rPr>
          <w:b/>
        </w:rPr>
        <w:t xml:space="preserve"> </w:t>
      </w:r>
      <w:r w:rsidR="00CF12FC" w:rsidRPr="00AC3EE0">
        <w:t>Our</w:t>
      </w:r>
      <w:r w:rsidR="006E1D5F" w:rsidRPr="00AC3EE0">
        <w:t xml:space="preserve"> findings </w:t>
      </w:r>
      <w:r w:rsidR="007C4F81" w:rsidRPr="00AC3EE0">
        <w:t>support</w:t>
      </w:r>
      <w:r w:rsidR="006E1D5F" w:rsidRPr="00AC3EE0">
        <w:t xml:space="preserve"> individualized management</w:t>
      </w:r>
      <w:r w:rsidR="00CF12FC" w:rsidRPr="00AC3EE0">
        <w:t xml:space="preserve"> of p</w:t>
      </w:r>
      <w:r w:rsidR="00E76B77">
        <w:t>atients with acute, severe TSCI</w:t>
      </w:r>
      <w:r w:rsidR="006E1D5F" w:rsidRPr="00AC3EE0">
        <w:t xml:space="preserve"> </w:t>
      </w:r>
      <w:r w:rsidR="00213244" w:rsidRPr="00AC3EE0">
        <w:t>guided</w:t>
      </w:r>
      <w:r w:rsidR="006E1D5F" w:rsidRPr="00AC3EE0">
        <w:t xml:space="preserve"> </w:t>
      </w:r>
      <w:r w:rsidR="00213244" w:rsidRPr="00AC3EE0">
        <w:t>by</w:t>
      </w:r>
      <w:r w:rsidR="006E1D5F" w:rsidRPr="00AC3EE0">
        <w:t xml:space="preserve"> monitoring </w:t>
      </w:r>
      <w:r w:rsidR="00213244" w:rsidRPr="00AC3EE0">
        <w:t>from the injury site</w:t>
      </w:r>
      <w:r w:rsidR="00C533ED">
        <w:t xml:space="preserve"> rather than applying universal blood pressure </w:t>
      </w:r>
      <w:r w:rsidR="00D95CC9">
        <w:t>targets</w:t>
      </w:r>
      <w:r w:rsidR="00C533ED">
        <w:t xml:space="preserve"> as is current clinical practice.</w:t>
      </w:r>
    </w:p>
    <w:p w14:paraId="59754AC4" w14:textId="77777777" w:rsidR="00142E4F" w:rsidRPr="00AC3EE0" w:rsidRDefault="00142E4F" w:rsidP="006267A2">
      <w:pPr>
        <w:spacing w:line="360" w:lineRule="auto"/>
      </w:pPr>
    </w:p>
    <w:p w14:paraId="10F0AC5D" w14:textId="77777777" w:rsidR="00C50172" w:rsidRDefault="00C50172" w:rsidP="006267A2">
      <w:pPr>
        <w:spacing w:line="360" w:lineRule="auto"/>
        <w:rPr>
          <w:b/>
        </w:rPr>
      </w:pPr>
    </w:p>
    <w:p w14:paraId="67ACEB21" w14:textId="77777777" w:rsidR="007B5E7E" w:rsidRDefault="007B5E7E" w:rsidP="006267A2">
      <w:pPr>
        <w:spacing w:line="360" w:lineRule="auto"/>
        <w:rPr>
          <w:b/>
        </w:rPr>
      </w:pPr>
    </w:p>
    <w:p w14:paraId="65754EC5" w14:textId="77777777" w:rsidR="00EC4CEE" w:rsidRDefault="0042418F" w:rsidP="007B5E7E">
      <w:pPr>
        <w:spacing w:line="360" w:lineRule="auto"/>
        <w:rPr>
          <w:b/>
        </w:rPr>
      </w:pPr>
      <w:r>
        <w:rPr>
          <w:b/>
        </w:rPr>
        <w:t>Key</w:t>
      </w:r>
      <w:r w:rsidR="00142E4F" w:rsidRPr="00AC3EE0">
        <w:rPr>
          <w:b/>
        </w:rPr>
        <w:t>words</w:t>
      </w:r>
    </w:p>
    <w:p w14:paraId="392C8077" w14:textId="605BC3B7" w:rsidR="00C50172" w:rsidRPr="007B5E7E" w:rsidRDefault="00EE1562" w:rsidP="007B5E7E">
      <w:pPr>
        <w:spacing w:line="360" w:lineRule="auto"/>
      </w:pPr>
      <w:r w:rsidRPr="00AC3EE0">
        <w:t>Blood pressure;</w:t>
      </w:r>
      <w:r w:rsidR="00142E4F" w:rsidRPr="00AC3EE0">
        <w:t xml:space="preserve"> </w:t>
      </w:r>
      <w:r w:rsidR="0042418F">
        <w:t xml:space="preserve">Critical care; </w:t>
      </w:r>
      <w:proofErr w:type="spellStart"/>
      <w:r w:rsidRPr="00AC3EE0">
        <w:t>Microdialysis</w:t>
      </w:r>
      <w:proofErr w:type="spellEnd"/>
      <w:r w:rsidRPr="00AC3EE0">
        <w:t>;</w:t>
      </w:r>
      <w:r w:rsidR="00142E4F" w:rsidRPr="00AC3EE0">
        <w:t xml:space="preserve"> </w:t>
      </w:r>
      <w:r w:rsidR="0042418F">
        <w:t xml:space="preserve">Monitoring; </w:t>
      </w:r>
      <w:r w:rsidR="00142E4F" w:rsidRPr="00AC3EE0">
        <w:t>Soma</w:t>
      </w:r>
      <w:r w:rsidRPr="00AC3EE0">
        <w:t>tosensory evoked potential;</w:t>
      </w:r>
      <w:r w:rsidR="00142E4F" w:rsidRPr="00AC3EE0">
        <w:t xml:space="preserve"> Subdu</w:t>
      </w:r>
      <w:r w:rsidRPr="00AC3EE0">
        <w:t>ral electrode;</w:t>
      </w:r>
      <w:r w:rsidR="00142E4F" w:rsidRPr="00AC3EE0">
        <w:t xml:space="preserve"> Spinal cord injury</w:t>
      </w:r>
      <w:r w:rsidR="00C50172">
        <w:rPr>
          <w:b/>
        </w:rPr>
        <w:br w:type="page"/>
      </w:r>
    </w:p>
    <w:p w14:paraId="7B49184A" w14:textId="59C5C8F2" w:rsidR="00C50172" w:rsidRPr="00C50172" w:rsidRDefault="00C50172" w:rsidP="006267A2">
      <w:pPr>
        <w:spacing w:line="360" w:lineRule="auto"/>
      </w:pPr>
      <w:r w:rsidRPr="00C50172">
        <w:rPr>
          <w:b/>
          <w:sz w:val="28"/>
          <w:szCs w:val="28"/>
        </w:rPr>
        <w:lastRenderedPageBreak/>
        <w:t>ABBREVIATIONS</w:t>
      </w:r>
      <w:r w:rsidRPr="00C50172">
        <w:t xml:space="preserve"> </w:t>
      </w:r>
    </w:p>
    <w:p w14:paraId="13BADF75" w14:textId="77777777" w:rsidR="00C50172" w:rsidRDefault="00C50172" w:rsidP="006267A2">
      <w:pPr>
        <w:spacing w:line="360" w:lineRule="auto"/>
      </w:pPr>
    </w:p>
    <w:p w14:paraId="39271F88" w14:textId="77777777" w:rsidR="007B5E7E" w:rsidRDefault="00D94AFB" w:rsidP="006267A2">
      <w:pPr>
        <w:spacing w:line="360" w:lineRule="auto"/>
      </w:pPr>
      <w:r>
        <w:t xml:space="preserve">AIS, </w:t>
      </w:r>
      <w:r w:rsidRPr="00AC3EE0">
        <w:t>American spinal injuries association Impai</w:t>
      </w:r>
      <w:r w:rsidR="007B5E7E">
        <w:t>rment Scale</w:t>
      </w:r>
    </w:p>
    <w:p w14:paraId="78083C9E" w14:textId="77777777" w:rsidR="007B5E7E" w:rsidRDefault="00D94AFB" w:rsidP="006267A2">
      <w:pPr>
        <w:spacing w:line="360" w:lineRule="auto"/>
      </w:pPr>
      <w:r>
        <w:t xml:space="preserve">BASIC score, </w:t>
      </w:r>
      <w:r w:rsidRPr="00AC3EE0">
        <w:t xml:space="preserve">Brain and Spinal Injury </w:t>
      </w:r>
      <w:proofErr w:type="spellStart"/>
      <w:r w:rsidRPr="00AC3EE0">
        <w:t>Center</w:t>
      </w:r>
      <w:proofErr w:type="spellEnd"/>
      <w:r w:rsidRPr="00AC3EE0">
        <w:t xml:space="preserve"> score</w:t>
      </w:r>
    </w:p>
    <w:p w14:paraId="6DA87533" w14:textId="77777777" w:rsidR="007B5E7E" w:rsidRDefault="007B5E7E" w:rsidP="006267A2">
      <w:pPr>
        <w:spacing w:line="360" w:lineRule="auto"/>
      </w:pPr>
      <w:r>
        <w:t>CSF, cerebrospinal fluid</w:t>
      </w:r>
    </w:p>
    <w:p w14:paraId="5E788FDC" w14:textId="77777777" w:rsidR="007B5E7E" w:rsidRDefault="00563DEA" w:rsidP="006267A2">
      <w:pPr>
        <w:spacing w:line="360" w:lineRule="auto"/>
      </w:pPr>
      <w:proofErr w:type="spellStart"/>
      <w:r>
        <w:t>ISCoPE</w:t>
      </w:r>
      <w:proofErr w:type="spellEnd"/>
      <w:r>
        <w:t xml:space="preserve">, </w:t>
      </w:r>
      <w:r w:rsidRPr="00AC3EE0">
        <w:t>Injured Spinal C</w:t>
      </w:r>
      <w:r w:rsidR="007B5E7E">
        <w:t>ord Pressure Evaluation study</w:t>
      </w:r>
    </w:p>
    <w:p w14:paraId="57BDA4FA" w14:textId="77777777" w:rsidR="007B5E7E" w:rsidRDefault="007C4AD1" w:rsidP="006267A2">
      <w:pPr>
        <w:spacing w:line="360" w:lineRule="auto"/>
      </w:pPr>
      <w:r>
        <w:t xml:space="preserve">ISP, </w:t>
      </w:r>
      <w:proofErr w:type="spellStart"/>
      <w:r>
        <w:t>intraspinal</w:t>
      </w:r>
      <w:proofErr w:type="spellEnd"/>
      <w:r>
        <w:t xml:space="preserve"> pressure</w:t>
      </w:r>
    </w:p>
    <w:p w14:paraId="49F4F7A3" w14:textId="77777777" w:rsidR="007B5E7E" w:rsidRDefault="00D94AFB" w:rsidP="006267A2">
      <w:pPr>
        <w:spacing w:line="360" w:lineRule="auto"/>
      </w:pPr>
      <w:r>
        <w:t>LPR, lactate-to-pyruvate ratio</w:t>
      </w:r>
    </w:p>
    <w:p w14:paraId="42D0C7F8" w14:textId="77777777" w:rsidR="007B5E7E" w:rsidRDefault="007C4AD1" w:rsidP="006267A2">
      <w:pPr>
        <w:spacing w:line="360" w:lineRule="auto"/>
      </w:pPr>
      <w:r>
        <w:t>M</w:t>
      </w:r>
      <w:r w:rsidR="007B5E7E">
        <w:t>AP, mean arterial pressure</w:t>
      </w:r>
    </w:p>
    <w:p w14:paraId="45E0B4F0" w14:textId="77777777" w:rsidR="007B5E7E" w:rsidRDefault="007C4AD1" w:rsidP="006267A2">
      <w:pPr>
        <w:spacing w:line="360" w:lineRule="auto"/>
      </w:pPr>
      <w:r>
        <w:t>M</w:t>
      </w:r>
      <w:r w:rsidR="007B5E7E">
        <w:t xml:space="preserve">D, </w:t>
      </w:r>
      <w:proofErr w:type="spellStart"/>
      <w:r w:rsidR="007B5E7E">
        <w:t>microdialysis</w:t>
      </w:r>
      <w:proofErr w:type="spellEnd"/>
    </w:p>
    <w:p w14:paraId="189E3E70" w14:textId="77777777" w:rsidR="007B5E7E" w:rsidRDefault="007C4AD1" w:rsidP="006267A2">
      <w:pPr>
        <w:spacing w:line="360" w:lineRule="auto"/>
      </w:pPr>
      <w:r>
        <w:t>NICU, neuro-</w:t>
      </w:r>
      <w:r w:rsidR="007B5E7E">
        <w:t>intensive care unit</w:t>
      </w:r>
    </w:p>
    <w:p w14:paraId="5463991E" w14:textId="77777777" w:rsidR="007B5E7E" w:rsidRDefault="001F0C87" w:rsidP="006267A2">
      <w:pPr>
        <w:spacing w:line="360" w:lineRule="auto"/>
      </w:pPr>
      <w:r>
        <w:t>S</w:t>
      </w:r>
      <w:r w:rsidR="007B5E7E">
        <w:t>CBF, spinal cord blood flow</w:t>
      </w:r>
    </w:p>
    <w:p w14:paraId="6F33568C" w14:textId="77777777" w:rsidR="007B5E7E" w:rsidRDefault="007C4AD1" w:rsidP="006267A2">
      <w:pPr>
        <w:spacing w:line="360" w:lineRule="auto"/>
      </w:pPr>
      <w:r>
        <w:t>SCPP, spinal cord perfusion pressure</w:t>
      </w:r>
    </w:p>
    <w:p w14:paraId="10634B8C" w14:textId="77777777" w:rsidR="007B5E7E" w:rsidRDefault="007C4AD1" w:rsidP="006267A2">
      <w:pPr>
        <w:spacing w:line="360" w:lineRule="auto"/>
      </w:pPr>
      <w:proofErr w:type="spellStart"/>
      <w:r>
        <w:t>SCPP</w:t>
      </w:r>
      <w:r w:rsidR="006C13DA" w:rsidRPr="006C13DA">
        <w:rPr>
          <w:vertAlign w:val="subscript"/>
        </w:rPr>
        <w:t>opt</w:t>
      </w:r>
      <w:proofErr w:type="spellEnd"/>
      <w:r>
        <w:t xml:space="preserve">, </w:t>
      </w:r>
      <w:r w:rsidR="006C13DA">
        <w:t xml:space="preserve">optimum </w:t>
      </w:r>
      <w:r>
        <w:t>spinal cord perfusion pressure</w:t>
      </w:r>
    </w:p>
    <w:p w14:paraId="492C555F" w14:textId="77777777" w:rsidR="007B5E7E" w:rsidRDefault="007C4AD1" w:rsidP="006267A2">
      <w:pPr>
        <w:spacing w:line="360" w:lineRule="auto"/>
      </w:pPr>
      <w:r>
        <w:t>SEP, spinal</w:t>
      </w:r>
      <w:r w:rsidR="00563DEA">
        <w:t xml:space="preserve"> somatosensory evoked potential</w:t>
      </w:r>
    </w:p>
    <w:p w14:paraId="070E9A8C" w14:textId="44D3FF98" w:rsidR="007B5E7E" w:rsidRDefault="001F0C87" w:rsidP="006267A2">
      <w:pPr>
        <w:spacing w:line="360" w:lineRule="auto"/>
      </w:pPr>
      <w:proofErr w:type="spellStart"/>
      <w:r w:rsidRPr="00AC3EE0">
        <w:t>sPRx</w:t>
      </w:r>
      <w:proofErr w:type="spellEnd"/>
      <w:r>
        <w:t>, sp</w:t>
      </w:r>
      <w:r w:rsidR="007B5E7E">
        <w:t>inal pressure reactivity index</w:t>
      </w:r>
    </w:p>
    <w:p w14:paraId="537897B8" w14:textId="2DE2B9F6" w:rsidR="00BC274F" w:rsidRPr="00C50172" w:rsidRDefault="007C4AD1" w:rsidP="006267A2">
      <w:pPr>
        <w:spacing w:line="360" w:lineRule="auto"/>
      </w:pPr>
      <w:r>
        <w:t>TSCI, traumatic spinal cord injury</w:t>
      </w:r>
      <w:r w:rsidR="00BC274F" w:rsidRPr="00AC3EE0">
        <w:br w:type="page"/>
      </w:r>
    </w:p>
    <w:p w14:paraId="54614895" w14:textId="111FB99B" w:rsidR="00BC274F" w:rsidRDefault="005E6976" w:rsidP="006267A2">
      <w:pPr>
        <w:spacing w:line="360" w:lineRule="auto"/>
        <w:outlineLvl w:val="0"/>
        <w:rPr>
          <w:b/>
          <w:sz w:val="28"/>
          <w:szCs w:val="28"/>
        </w:rPr>
      </w:pPr>
      <w:r>
        <w:rPr>
          <w:b/>
          <w:sz w:val="28"/>
          <w:szCs w:val="28"/>
        </w:rPr>
        <w:lastRenderedPageBreak/>
        <w:t xml:space="preserve">1. </w:t>
      </w:r>
      <w:r w:rsidR="00BC274F" w:rsidRPr="00AC3EE0">
        <w:rPr>
          <w:b/>
          <w:sz w:val="28"/>
          <w:szCs w:val="28"/>
        </w:rPr>
        <w:t>INTRODUCTION</w:t>
      </w:r>
    </w:p>
    <w:p w14:paraId="5E0D02BE" w14:textId="77777777" w:rsidR="0055635F" w:rsidRPr="00AC3EE0" w:rsidRDefault="0055635F" w:rsidP="006267A2">
      <w:pPr>
        <w:spacing w:line="360" w:lineRule="auto"/>
        <w:outlineLvl w:val="0"/>
        <w:rPr>
          <w:b/>
          <w:sz w:val="28"/>
          <w:szCs w:val="28"/>
        </w:rPr>
      </w:pPr>
    </w:p>
    <w:p w14:paraId="332A54B2" w14:textId="4272B57F" w:rsidR="004F2226" w:rsidRPr="00AC3EE0" w:rsidRDefault="00393423" w:rsidP="006267A2">
      <w:pPr>
        <w:spacing w:line="360" w:lineRule="auto"/>
        <w:outlineLvl w:val="0"/>
      </w:pPr>
      <w:r w:rsidRPr="00AC3EE0">
        <w:t>Traumatic spinal cord injury</w:t>
      </w:r>
      <w:r w:rsidR="00EE6809" w:rsidRPr="00AC3EE0">
        <w:t xml:space="preserve"> (TSCI)</w:t>
      </w:r>
      <w:r w:rsidR="009C10B1" w:rsidRPr="00AC3EE0">
        <w:t xml:space="preserve"> is a catastrophic event; most</w:t>
      </w:r>
      <w:r w:rsidR="008C238C" w:rsidRPr="00AC3EE0">
        <w:t xml:space="preserve"> patients</w:t>
      </w:r>
      <w:r w:rsidRPr="00AC3EE0">
        <w:t xml:space="preserve"> </w:t>
      </w:r>
      <w:r w:rsidR="004342E9" w:rsidRPr="00AC3EE0">
        <w:t>remain</w:t>
      </w:r>
      <w:r w:rsidRPr="00AC3EE0">
        <w:t xml:space="preserve"> </w:t>
      </w:r>
      <w:r w:rsidR="009565F4" w:rsidRPr="00AC3EE0">
        <w:t xml:space="preserve">disabled </w:t>
      </w:r>
      <w:r w:rsidRPr="00AC3EE0">
        <w:t xml:space="preserve">and </w:t>
      </w:r>
      <w:r w:rsidR="00B31020">
        <w:t>&lt;</w:t>
      </w:r>
      <w:r w:rsidRPr="00AC3EE0">
        <w:t>1</w:t>
      </w:r>
      <w:r w:rsidR="005611BF" w:rsidRPr="00AC3EE0">
        <w:t xml:space="preserve"> </w:t>
      </w:r>
      <w:r w:rsidRPr="00AC3EE0">
        <w:t xml:space="preserve">% leave </w:t>
      </w:r>
      <w:r w:rsidR="005611BF" w:rsidRPr="00AC3EE0">
        <w:t xml:space="preserve">the </w:t>
      </w:r>
      <w:r w:rsidRPr="00AC3EE0">
        <w:t xml:space="preserve">hospital neurologically </w:t>
      </w:r>
      <w:r w:rsidR="004342E9" w:rsidRPr="00AC3EE0">
        <w:t>intact</w:t>
      </w:r>
      <w:r w:rsidR="009F7359" w:rsidRPr="00AC3EE0">
        <w:t xml:space="preserve"> </w:t>
      </w:r>
      <w:r w:rsidRPr="00AC3EE0">
        <w:fldChar w:fldCharType="begin">
          <w:fldData xml:space="preserve">PEVuZE5vdGU+PENpdGU+PFllYXI+MjAxNjwvWWVhcj48UmVjTnVtPjEzOTwvUmVjTnVtPjxEaXNw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</w:fldData>
        </w:fldChar>
      </w:r>
      <w:r w:rsidR="00C973E5">
        <w:instrText xml:space="preserve"> ADDIN EN.CITE </w:instrText>
      </w:r>
      <w:r w:rsidR="00C973E5">
        <w:fldChar w:fldCharType="begin">
          <w:fldData xml:space="preserve">PEVuZE5vdGU+PENpdGU+PFllYXI+MjAxNjwvWWVhcj48UmVjTnVtPjEzOTwvUmVjTnVtPjxEaXNw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</w:fldData>
        </w:fldChar>
      </w:r>
      <w:r w:rsidR="00C973E5">
        <w:instrText xml:space="preserve"> ADDIN EN.CITE.DATA </w:instrText>
      </w:r>
      <w:r w:rsidR="00C973E5">
        <w:fldChar w:fldCharType="end"/>
      </w:r>
      <w:r w:rsidRPr="00AC3EE0">
        <w:fldChar w:fldCharType="separate"/>
      </w:r>
      <w:r w:rsidR="00C973E5">
        <w:rPr>
          <w:noProof/>
        </w:rPr>
        <w:t>[1]</w:t>
      </w:r>
      <w:r w:rsidRPr="00AC3EE0">
        <w:fldChar w:fldCharType="end"/>
      </w:r>
      <w:r w:rsidR="00D4178B" w:rsidRPr="00AC3EE0">
        <w:t>.</w:t>
      </w:r>
      <w:r w:rsidR="00EE6809" w:rsidRPr="00AC3EE0">
        <w:t xml:space="preserve"> </w:t>
      </w:r>
      <w:r w:rsidR="008C238C" w:rsidRPr="00AC3EE0">
        <w:t>Currently, there</w:t>
      </w:r>
      <w:r w:rsidR="00EE6809" w:rsidRPr="00AC3EE0">
        <w:t xml:space="preserve"> is no treatment proven to improve neurological outcome after TSCI</w:t>
      </w:r>
      <w:r w:rsidR="009F7359" w:rsidRPr="00AC3EE0">
        <w:t xml:space="preserve"> </w:t>
      </w:r>
      <w:r w:rsidR="00EE6809" w:rsidRPr="00AC3EE0">
        <w:fldChar w:fldCharType="begin"/>
      </w:r>
      <w:r w:rsidR="00C973E5">
        <w:instrText xml:space="preserve"> ADDIN EN.CITE &lt;EndNote&gt;&lt;Cite&gt;&lt;Author&gt;Wilson&lt;/Author&gt;&lt;Year&gt;2013&lt;/Year&gt;&lt;RecNum&gt;2&lt;/RecNum&gt;&lt;DisplayText&gt;[2]&lt;/DisplayText&gt;&lt;record&gt;&lt;rec-number&gt;2&lt;/rec-number&gt;&lt;foreign-keys&gt;&lt;key app="EN" db-id="29wtzvxrwvpef6et0a85z209wrv2wsszxspw" timestamp="1549232061"&gt;2&lt;/key&gt;&lt;/foreign-keys&gt;&lt;ref-type name="Journal Article"&gt;17&lt;/ref-type&gt;&lt;contributors&gt;&lt;authors&gt;&lt;author&gt;Wilson, J. R.&lt;/author&gt;&lt;author&gt;Forgione, N.&lt;/author&gt;&lt;author&gt;Fehlings, M. G.&lt;/author&gt;&lt;/authors&gt;&lt;/contributors&gt;&lt;auth-address&gt;Department of Surgery, Division of Neurosurgery and Spinal Program, University of Toronto, Toronto, Ont.&lt;/auth-address&gt;&lt;titles&gt;&lt;title&gt;Emerging therapies for acute traumatic spinal cord injury&lt;/title&gt;&lt;secondary-title&gt;CMAJ&lt;/secondary-title&gt;&lt;/titles&gt;&lt;periodical&gt;&lt;full-title&gt;CMAJ&lt;/full-title&gt;&lt;/periodical&gt;&lt;pages&gt;485-92&lt;/pages&gt;&lt;volume&gt;185&lt;/volume&gt;&lt;number&gt;6&lt;/number&gt;&lt;edition&gt;2012/12/12&lt;/edition&gt;&lt;keywords&gt;&lt;keyword&gt;ADP Ribose Transferases/therapeutic use&lt;/keyword&gt;&lt;keyword&gt;Botulinum Toxins/therapeutic use&lt;/keyword&gt;&lt;keyword&gt;Cell Transplantation&lt;/keyword&gt;&lt;keyword&gt;Decompression, Surgical&lt;/keyword&gt;&lt;keyword&gt;Hemodynamics&lt;/keyword&gt;&lt;keyword&gt;Humans&lt;/keyword&gt;&lt;keyword&gt;Hypothermia, Induced&lt;/keyword&gt;&lt;keyword&gt;Methylprednisolone Hemisuccinate/therapeutic use&lt;/keyword&gt;&lt;keyword&gt;Minocycline/therapeutic use&lt;/keyword&gt;&lt;keyword&gt;Neuroprotective Agents/therapeutic use&lt;/keyword&gt;&lt;keyword&gt;Riluzole/therapeutic use&lt;/keyword&gt;&lt;keyword&gt;Spinal Cord Injuries/physiopathology/surgery/ therapy&lt;/keyword&gt;&lt;keyword&gt;Treatment Outcome&lt;/keyword&gt;&lt;/keywords&gt;&lt;dates&gt;&lt;year&gt;2013&lt;/year&gt;&lt;pub-dates&gt;&lt;date&gt;Apr 02&lt;/date&gt;&lt;/pub-dates&gt;&lt;/dates&gt;&lt;isbn&gt;1488-2329 (Electronic)&amp;#xD;0820-3946 (Linking)&lt;/isbn&gt;&lt;accession-num&gt;23228995&lt;/accession-num&gt;&lt;urls&gt;&lt;/urls&gt;&lt;custom2&gt;PMC3612151&lt;/custom2&gt;&lt;electronic-resource-num&gt;10.1503/cmaj.121206&lt;/electronic-resource-num&gt;&lt;remote-database-provider&gt;NLM&lt;/remote-database-provider&gt;&lt;language&gt;eng&lt;/language&gt;&lt;/record&gt;&lt;/Cite&gt;&lt;/EndNote&gt;</w:instrText>
      </w:r>
      <w:r w:rsidR="00EE6809" w:rsidRPr="00AC3EE0">
        <w:fldChar w:fldCharType="separate"/>
      </w:r>
      <w:r w:rsidR="00C973E5">
        <w:rPr>
          <w:noProof/>
        </w:rPr>
        <w:t>[2]</w:t>
      </w:r>
      <w:r w:rsidR="00EE6809" w:rsidRPr="00AC3EE0">
        <w:fldChar w:fldCharType="end"/>
      </w:r>
      <w:r w:rsidR="008C238C" w:rsidRPr="00AC3EE0">
        <w:t>. T</w:t>
      </w:r>
      <w:r w:rsidR="0010785F" w:rsidRPr="00AC3EE0">
        <w:t>he</w:t>
      </w:r>
      <w:r w:rsidR="00EE6809" w:rsidRPr="00AC3EE0">
        <w:t xml:space="preserve"> </w:t>
      </w:r>
      <w:r w:rsidR="008C238C" w:rsidRPr="00AC3EE0">
        <w:t xml:space="preserve">medical management of </w:t>
      </w:r>
      <w:r w:rsidR="009C10B1" w:rsidRPr="00AC3EE0">
        <w:t xml:space="preserve">acute </w:t>
      </w:r>
      <w:r w:rsidR="008C238C" w:rsidRPr="00AC3EE0">
        <w:t xml:space="preserve">TSCI varies widely </w:t>
      </w:r>
      <w:r w:rsidR="00EE6809" w:rsidRPr="00AC3EE0">
        <w:fldChar w:fldCharType="begin">
          <w:fldData xml:space="preserve">PEVuZE5vdGU+PENpdGU+PEF1dGhvcj5XZXJuZGxlPC9BdXRob3I+PFllYXI+MjAxMjwvWWVhcj48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</w:fldData>
        </w:fldChar>
      </w:r>
      <w:r w:rsidR="00C973E5">
        <w:instrText xml:space="preserve"> ADDIN EN.CITE </w:instrText>
      </w:r>
      <w:r w:rsidR="00C973E5">
        <w:fldChar w:fldCharType="begin">
          <w:fldData xml:space="preserve">PEVuZE5vdGU+PENpdGU+PEF1dGhvcj5XZXJuZGxlPC9BdXRob3I+PFllYXI+MjAxMjwvWWVhcj48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</w:fldData>
        </w:fldChar>
      </w:r>
      <w:r w:rsidR="00C973E5">
        <w:instrText xml:space="preserve"> ADDIN EN.CITE.DATA </w:instrText>
      </w:r>
      <w:r w:rsidR="00C973E5">
        <w:fldChar w:fldCharType="end"/>
      </w:r>
      <w:r w:rsidR="00EE6809" w:rsidRPr="00AC3EE0">
        <w:fldChar w:fldCharType="separate"/>
      </w:r>
      <w:r w:rsidR="00C973E5">
        <w:rPr>
          <w:noProof/>
        </w:rPr>
        <w:t>[3, 4]</w:t>
      </w:r>
      <w:r w:rsidR="00EE6809" w:rsidRPr="00AC3EE0">
        <w:fldChar w:fldCharType="end"/>
      </w:r>
      <w:r w:rsidR="00C12C59" w:rsidRPr="00AC3EE0">
        <w:t>. I</w:t>
      </w:r>
      <w:r w:rsidR="00B47B69" w:rsidRPr="00AC3EE0">
        <w:t>n</w:t>
      </w:r>
      <w:r w:rsidR="003E500E" w:rsidRPr="00AC3EE0">
        <w:t xml:space="preserve"> contrast to traumatic brain injury</w:t>
      </w:r>
      <w:r w:rsidR="009F7359" w:rsidRPr="00AC3EE0">
        <w:t xml:space="preserve"> </w:t>
      </w:r>
      <w:r w:rsidR="00A31491" w:rsidRPr="00AC3EE0">
        <w:fldChar w:fldCharType="begin">
          <w:fldData xml:space="preserve">PEVuZE5vdGU+PENpdGU+PEF1dGhvcj5DYXJuZXk8L0F1dGhvcj48WWVhcj4yMDE3PC9ZZWFyPjxS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</w:fldData>
        </w:fldChar>
      </w:r>
      <w:r w:rsidR="00C973E5">
        <w:instrText xml:space="preserve"> ADDIN EN.CITE </w:instrText>
      </w:r>
      <w:r w:rsidR="00C973E5">
        <w:fldChar w:fldCharType="begin">
          <w:fldData xml:space="preserve">PEVuZE5vdGU+PENpdGU+PEF1dGhvcj5DYXJuZXk8L0F1dGhvcj48WWVhcj4yMDE3PC9ZZWFyPjxS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</w:fldData>
        </w:fldChar>
      </w:r>
      <w:r w:rsidR="00C973E5">
        <w:instrText xml:space="preserve"> ADDIN EN.CITE.DATA </w:instrText>
      </w:r>
      <w:r w:rsidR="00C973E5">
        <w:fldChar w:fldCharType="end"/>
      </w:r>
      <w:r w:rsidR="00A31491" w:rsidRPr="00AC3EE0">
        <w:fldChar w:fldCharType="separate"/>
      </w:r>
      <w:r w:rsidR="00C973E5">
        <w:rPr>
          <w:noProof/>
        </w:rPr>
        <w:t>[5]</w:t>
      </w:r>
      <w:r w:rsidR="00A31491" w:rsidRPr="00AC3EE0">
        <w:fldChar w:fldCharType="end"/>
      </w:r>
      <w:r w:rsidR="003E500E" w:rsidRPr="00AC3EE0">
        <w:t xml:space="preserve">, injury site monitoring is not </w:t>
      </w:r>
      <w:r w:rsidR="005979B4">
        <w:t>used</w:t>
      </w:r>
      <w:r w:rsidR="00A329FC" w:rsidRPr="00AC3EE0">
        <w:t xml:space="preserve"> </w:t>
      </w:r>
      <w:r w:rsidR="00BB4BC2" w:rsidRPr="00AC3EE0">
        <w:t>in</w:t>
      </w:r>
      <w:r w:rsidR="00361936" w:rsidRPr="00AC3EE0">
        <w:t xml:space="preserve"> </w:t>
      </w:r>
      <w:r w:rsidR="00950CA7" w:rsidRPr="00AC3EE0">
        <w:t>n</w:t>
      </w:r>
      <w:r w:rsidR="00361936" w:rsidRPr="00AC3EE0">
        <w:t>euro-intensive care units (NICU</w:t>
      </w:r>
      <w:r w:rsidR="00940275" w:rsidRPr="00AC3EE0">
        <w:t>s</w:t>
      </w:r>
      <w:r w:rsidR="00950CA7" w:rsidRPr="00AC3EE0">
        <w:t xml:space="preserve">) </w:t>
      </w:r>
      <w:r w:rsidR="00326945" w:rsidRPr="00AC3EE0">
        <w:t xml:space="preserve">to guide </w:t>
      </w:r>
      <w:r w:rsidR="00950CA7" w:rsidRPr="00AC3EE0">
        <w:t xml:space="preserve">TSCI </w:t>
      </w:r>
      <w:r w:rsidR="00326945" w:rsidRPr="00AC3EE0">
        <w:t>management</w:t>
      </w:r>
      <w:r w:rsidR="003E500E" w:rsidRPr="00AC3EE0">
        <w:t>.</w:t>
      </w:r>
      <w:r w:rsidR="008C238C" w:rsidRPr="00AC3EE0">
        <w:t xml:space="preserve"> </w:t>
      </w:r>
      <w:r w:rsidR="00C11848">
        <w:t>Thus,</w:t>
      </w:r>
      <w:r w:rsidR="009C10B1" w:rsidRPr="00AC3EE0">
        <w:t xml:space="preserve"> the</w:t>
      </w:r>
      <w:r w:rsidR="009565F4" w:rsidRPr="00AC3EE0">
        <w:t xml:space="preserve"> effect </w:t>
      </w:r>
      <w:r w:rsidR="009C10B1" w:rsidRPr="00AC3EE0">
        <w:t xml:space="preserve">on injury site </w:t>
      </w:r>
      <w:r w:rsidR="00C12C59" w:rsidRPr="00AC3EE0">
        <w:t xml:space="preserve">physiology and metabolism </w:t>
      </w:r>
      <w:r w:rsidR="009565F4" w:rsidRPr="00AC3EE0">
        <w:t xml:space="preserve">of </w:t>
      </w:r>
      <w:r w:rsidR="009C10B1" w:rsidRPr="00AC3EE0">
        <w:t xml:space="preserve">medical </w:t>
      </w:r>
      <w:r w:rsidR="008C238C" w:rsidRPr="00AC3EE0">
        <w:t>intervention</w:t>
      </w:r>
      <w:r w:rsidR="009C10B1" w:rsidRPr="00AC3EE0">
        <w:t>s, e.g. increasing</w:t>
      </w:r>
      <w:r w:rsidR="008C238C" w:rsidRPr="00AC3EE0">
        <w:t xml:space="preserve"> blood pressure</w:t>
      </w:r>
      <w:r w:rsidR="009C10B1" w:rsidRPr="00AC3EE0">
        <w:t>,</w:t>
      </w:r>
      <w:r w:rsidR="009565F4" w:rsidRPr="00AC3EE0">
        <w:t xml:space="preserve"> </w:t>
      </w:r>
      <w:r w:rsidR="00C11848">
        <w:t>is</w:t>
      </w:r>
      <w:r w:rsidR="009565F4" w:rsidRPr="00AC3EE0">
        <w:t xml:space="preserve"> </w:t>
      </w:r>
      <w:r w:rsidR="00790FD0" w:rsidRPr="00AC3EE0">
        <w:t>unclear</w:t>
      </w:r>
      <w:r w:rsidR="008C238C" w:rsidRPr="00AC3EE0">
        <w:t>.</w:t>
      </w:r>
    </w:p>
    <w:p w14:paraId="3F5146F9" w14:textId="260B3F61" w:rsidR="00C06FAC" w:rsidRPr="00AC3EE0" w:rsidRDefault="009A2665" w:rsidP="006267A2">
      <w:pPr>
        <w:spacing w:line="360" w:lineRule="auto"/>
        <w:ind w:firstLine="720"/>
        <w:outlineLvl w:val="0"/>
      </w:pPr>
      <w:r w:rsidRPr="00AC3EE0">
        <w:t>Current</w:t>
      </w:r>
      <w:r w:rsidR="001E05EE" w:rsidRPr="00AC3EE0">
        <w:t xml:space="preserve"> guidelines</w:t>
      </w:r>
      <w:r w:rsidR="008C05A6" w:rsidRPr="00AC3EE0">
        <w:t xml:space="preserve"> </w:t>
      </w:r>
      <w:r w:rsidR="003471F6" w:rsidRPr="00AC3EE0">
        <w:fldChar w:fldCharType="begin"/>
      </w:r>
      <w:r w:rsidR="00C973E5">
        <w:instrText xml:space="preserve"> ADDIN EN.CITE &lt;EndNote&gt;&lt;Cite&gt;&lt;Author&gt;Ryken&lt;/Author&gt;&lt;Year&gt;2013&lt;/Year&gt;&lt;RecNum&gt;5&lt;/RecNum&gt;&lt;DisplayText&gt;[6]&lt;/DisplayText&gt;&lt;record&gt;&lt;rec-number&gt;5&lt;/rec-number&gt;&lt;foreign-keys&gt;&lt;key app="EN" db-id="29wtzvxrwvpef6et0a85z209wrv2wsszxspw" timestamp="1549232061"&gt;5&lt;/key&gt;&lt;/foreign-keys&gt;&lt;ref-type name="Journal Article"&gt;17&lt;/ref-type&gt;&lt;contributors&gt;&lt;authors&gt;&lt;author&gt;Ryken, T. C.&lt;/author&gt;&lt;author&gt;Hurlbert, R. J.&lt;/author&gt;&lt;author&gt;Hadley, M. N.&lt;/author&gt;&lt;author&gt;Aarabi, B.&lt;/author&gt;&lt;author&gt;Dhall, S. S.&lt;/author&gt;&lt;author&gt;Gelb, D. E.&lt;/author&gt;&lt;author&gt;Rozzelle, C. J.&lt;/author&gt;&lt;author&gt;Theodore, N.&lt;/author&gt;&lt;author&gt;Walters, B. C.&lt;/author&gt;&lt;/authors&gt;&lt;/contributors&gt;&lt;auth-address&gt;Iowa Spine &amp;amp; Brain Institute, University of Iowa, Waterloo/Iowa City, IA, USA.&lt;/auth-address&gt;&lt;titles&gt;&lt;title&gt;The acute cardiopulmonary management of patients with cervical spinal cord injuries&lt;/title&gt;&lt;secondary-title&gt;Neurosurgery&lt;/secondary-title&gt;&lt;/titles&gt;&lt;periodical&gt;&lt;full-title&gt;Neurosurgery&lt;/full-title&gt;&lt;/periodical&gt;&lt;pages&gt;84-92&lt;/pages&gt;&lt;volume&gt;72 Suppl 2&lt;/volume&gt;&lt;edition&gt;2013/03/30&lt;/edition&gt;&lt;keywords&gt;&lt;keyword&gt;Cervical Vertebrae/ injuries&lt;/keyword&gt;&lt;keyword&gt;Critical Care/methods&lt;/keyword&gt;&lt;keyword&gt;Humans&lt;/keyword&gt;&lt;keyword&gt;Intensive Care Units&lt;/keyword&gt;&lt;keyword&gt;Lung Diseases/etiology/ therapy&lt;/keyword&gt;&lt;keyword&gt;Practice Guidelines as Topic&lt;/keyword&gt;&lt;keyword&gt;Respiratory Insufficiency/etiology/ therapy&lt;/keyword&gt;&lt;keyword&gt;Spinal Cord Injuries/complications/ therapy&lt;/keyword&gt;&lt;/keywords&gt;&lt;dates&gt;&lt;year&gt;2013&lt;/year&gt;&lt;pub-dates&gt;&lt;date&gt;Mar&lt;/date&gt;&lt;/pub-dates&gt;&lt;/dates&gt;&lt;isbn&gt;1524-4040 (Electronic)&amp;#xD;0148-396X (Linking)&lt;/isbn&gt;&lt;accession-num&gt;23417181&lt;/accession-num&gt;&lt;urls&gt;&lt;/urls&gt;&lt;electronic-resource-num&gt;10.1227/NEU.0b013e318276ee16&lt;/electronic-resource-num&gt;&lt;remote-database-provider&gt;NLM&lt;/remote-database-provider&gt;&lt;language&gt;eng&lt;/language&gt;&lt;/record&gt;&lt;/Cite&gt;&lt;/EndNote&gt;</w:instrText>
      </w:r>
      <w:r w:rsidR="003471F6" w:rsidRPr="00AC3EE0">
        <w:fldChar w:fldCharType="separate"/>
      </w:r>
      <w:r w:rsidR="00C973E5">
        <w:rPr>
          <w:noProof/>
        </w:rPr>
        <w:t>[6]</w:t>
      </w:r>
      <w:r w:rsidR="003471F6" w:rsidRPr="00AC3EE0">
        <w:fldChar w:fldCharType="end"/>
      </w:r>
      <w:r w:rsidR="001E05EE" w:rsidRPr="00AC3EE0">
        <w:t xml:space="preserve"> recommen</w:t>
      </w:r>
      <w:r w:rsidR="002827A3" w:rsidRPr="00AC3EE0">
        <w:t xml:space="preserve">d </w:t>
      </w:r>
      <w:r w:rsidR="004342E9" w:rsidRPr="00AC3EE0">
        <w:t xml:space="preserve">maintaining </w:t>
      </w:r>
      <w:r w:rsidR="003A5990" w:rsidRPr="00AC3EE0">
        <w:t>mean arterial pressure (</w:t>
      </w:r>
      <w:r w:rsidR="002827A3" w:rsidRPr="00AC3EE0">
        <w:t>MAP</w:t>
      </w:r>
      <w:r w:rsidR="003A5990" w:rsidRPr="00AC3EE0">
        <w:t>)</w:t>
      </w:r>
      <w:r w:rsidR="002827A3" w:rsidRPr="00AC3EE0">
        <w:t xml:space="preserve"> </w:t>
      </w:r>
      <w:r w:rsidR="004342E9" w:rsidRPr="00AC3EE0">
        <w:t>at</w:t>
      </w:r>
      <w:r w:rsidR="002827A3" w:rsidRPr="00AC3EE0">
        <w:t xml:space="preserve"> 85 – </w:t>
      </w:r>
      <w:r w:rsidR="001E05EE" w:rsidRPr="00AC3EE0">
        <w:t>90</w:t>
      </w:r>
      <w:r w:rsidR="0010785F" w:rsidRPr="00AC3EE0">
        <w:t xml:space="preserve"> </w:t>
      </w:r>
      <w:r w:rsidR="001E05EE" w:rsidRPr="00AC3EE0">
        <w:t>mmHg</w:t>
      </w:r>
      <w:r w:rsidR="002827A3" w:rsidRPr="00AC3EE0">
        <w:t xml:space="preserve"> for the first week after </w:t>
      </w:r>
      <w:r w:rsidR="00210BB4" w:rsidRPr="00AC3EE0">
        <w:t xml:space="preserve">a </w:t>
      </w:r>
      <w:r w:rsidR="002827A3" w:rsidRPr="00AC3EE0">
        <w:t>TSCI</w:t>
      </w:r>
      <w:r w:rsidR="004342E9" w:rsidRPr="00AC3EE0">
        <w:t>,</w:t>
      </w:r>
      <w:r w:rsidR="0013462E" w:rsidRPr="00AC3EE0">
        <w:t xml:space="preserve"> based on animal </w:t>
      </w:r>
      <w:r w:rsidR="00210BB4" w:rsidRPr="00AC3EE0">
        <w:t xml:space="preserve">studies </w:t>
      </w:r>
      <w:r w:rsidR="0013462E" w:rsidRPr="00AC3EE0">
        <w:t xml:space="preserve">and </w:t>
      </w:r>
      <w:r w:rsidR="00210BB4" w:rsidRPr="00AC3EE0">
        <w:t>human case series</w:t>
      </w:r>
      <w:r w:rsidR="001E05EE" w:rsidRPr="00AC3EE0">
        <w:t xml:space="preserve"> with little understanding of</w:t>
      </w:r>
      <w:r w:rsidR="003E500E" w:rsidRPr="00AC3EE0">
        <w:t xml:space="preserve"> </w:t>
      </w:r>
      <w:r w:rsidR="004342E9" w:rsidRPr="00AC3EE0">
        <w:t xml:space="preserve">the </w:t>
      </w:r>
      <w:r w:rsidR="00326945" w:rsidRPr="00AC3EE0">
        <w:t>impact</w:t>
      </w:r>
      <w:r w:rsidR="004342E9" w:rsidRPr="00AC3EE0">
        <w:t xml:space="preserve"> of</w:t>
      </w:r>
      <w:r w:rsidR="0013462E" w:rsidRPr="00AC3EE0">
        <w:t xml:space="preserve"> </w:t>
      </w:r>
      <w:r w:rsidR="00BB4BC2" w:rsidRPr="00AC3EE0">
        <w:t xml:space="preserve">MAP </w:t>
      </w:r>
      <w:r w:rsidR="004342E9" w:rsidRPr="00AC3EE0">
        <w:t xml:space="preserve">on the </w:t>
      </w:r>
      <w:r w:rsidR="006B1E4E" w:rsidRPr="00AC3EE0">
        <w:t xml:space="preserve">physiology of the </w:t>
      </w:r>
      <w:r w:rsidR="004342E9" w:rsidRPr="00AC3EE0">
        <w:t>injured cord</w:t>
      </w:r>
      <w:r w:rsidR="001E05EE" w:rsidRPr="00AC3EE0">
        <w:t>.</w:t>
      </w:r>
      <w:r w:rsidR="003471F6" w:rsidRPr="00AC3EE0">
        <w:t xml:space="preserve"> To </w:t>
      </w:r>
      <w:r w:rsidR="00692A75" w:rsidRPr="00AC3EE0">
        <w:t>rationaliz</w:t>
      </w:r>
      <w:r w:rsidR="001218C7" w:rsidRPr="00AC3EE0">
        <w:t>e</w:t>
      </w:r>
      <w:r w:rsidR="003471F6" w:rsidRPr="00AC3EE0">
        <w:t xml:space="preserve"> </w:t>
      </w:r>
      <w:r w:rsidR="00326945" w:rsidRPr="00AC3EE0">
        <w:t>NIC</w:t>
      </w:r>
      <w:r w:rsidR="00950CA7" w:rsidRPr="00AC3EE0">
        <w:t>U</w:t>
      </w:r>
      <w:r w:rsidR="00326945" w:rsidRPr="00AC3EE0">
        <w:t xml:space="preserve"> </w:t>
      </w:r>
      <w:r w:rsidR="003471F6" w:rsidRPr="00AC3EE0">
        <w:t>management</w:t>
      </w:r>
      <w:r w:rsidR="0013462E" w:rsidRPr="00AC3EE0">
        <w:t>,</w:t>
      </w:r>
      <w:r w:rsidR="00EE6809" w:rsidRPr="00AC3EE0">
        <w:t xml:space="preserve"> </w:t>
      </w:r>
      <w:r w:rsidR="0018571C" w:rsidRPr="00AC3EE0">
        <w:t xml:space="preserve">we developed </w:t>
      </w:r>
      <w:r w:rsidR="00C04E0E" w:rsidRPr="00AC3EE0">
        <w:t>injury site monitoring</w:t>
      </w:r>
      <w:r w:rsidR="001218C7" w:rsidRPr="00AC3EE0">
        <w:t xml:space="preserve"> of </w:t>
      </w:r>
      <w:proofErr w:type="spellStart"/>
      <w:r w:rsidR="0018571C" w:rsidRPr="00AC3EE0">
        <w:t>intraspinal</w:t>
      </w:r>
      <w:proofErr w:type="spellEnd"/>
      <w:r w:rsidR="0018571C" w:rsidRPr="00AC3EE0">
        <w:t xml:space="preserve"> pressure</w:t>
      </w:r>
      <w:r w:rsidR="00E44263" w:rsidRPr="00AC3EE0">
        <w:t xml:space="preserve"> (ISP)</w:t>
      </w:r>
      <w:r w:rsidR="003471F6" w:rsidRPr="00AC3EE0">
        <w:t xml:space="preserve">, </w:t>
      </w:r>
      <w:r w:rsidR="0018571C" w:rsidRPr="00AC3EE0">
        <w:t>spinal cord perfusion pressure</w:t>
      </w:r>
      <w:r w:rsidR="00E44263" w:rsidRPr="00AC3EE0">
        <w:t xml:space="preserve"> (SCPP)</w:t>
      </w:r>
      <w:r w:rsidR="003471F6" w:rsidRPr="00AC3EE0">
        <w:t xml:space="preserve"> and </w:t>
      </w:r>
      <w:r w:rsidR="001218C7" w:rsidRPr="00AC3EE0">
        <w:t>metabolism</w:t>
      </w:r>
      <w:r w:rsidR="00E31748">
        <w:t xml:space="preserve"> </w:t>
      </w:r>
      <w:r w:rsidR="00E31748">
        <w:fldChar w:fldCharType="begin">
          <w:fldData xml:space="preserve">PEVuZE5vdGU+PENpdGU+PEF1dGhvcj5QaGFuZzwvQXV0aG9yPjxZZWFyPjIwMTY8L1llYXI+PFJl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</w:fldData>
        </w:fldChar>
      </w:r>
      <w:r w:rsidR="00C973E5">
        <w:instrText xml:space="preserve"> ADDIN EN.CITE </w:instrText>
      </w:r>
      <w:r w:rsidR="00C973E5">
        <w:fldChar w:fldCharType="begin">
          <w:fldData xml:space="preserve">PEVuZE5vdGU+PENpdGU+PEF1dGhvcj5QaGFuZzwvQXV0aG9yPjxZZWFyPjIwMTY8L1llYXI+PFJl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</w:fldData>
        </w:fldChar>
      </w:r>
      <w:r w:rsidR="00C973E5">
        <w:instrText xml:space="preserve"> ADDIN EN.CITE.DATA </w:instrText>
      </w:r>
      <w:r w:rsidR="00C973E5">
        <w:fldChar w:fldCharType="end"/>
      </w:r>
      <w:r w:rsidR="00E31748">
        <w:fldChar w:fldCharType="separate"/>
      </w:r>
      <w:r w:rsidR="00C973E5">
        <w:rPr>
          <w:noProof/>
        </w:rPr>
        <w:t>[7, 8]</w:t>
      </w:r>
      <w:r w:rsidR="00E31748">
        <w:fldChar w:fldCharType="end"/>
      </w:r>
      <w:r w:rsidR="0018571C" w:rsidRPr="00AC3EE0">
        <w:t>.</w:t>
      </w:r>
      <w:r w:rsidR="00E44263" w:rsidRPr="00AC3EE0">
        <w:t xml:space="preserve"> </w:t>
      </w:r>
      <w:r w:rsidR="001218C7" w:rsidRPr="00AC3EE0">
        <w:t>A key finding is that the</w:t>
      </w:r>
      <w:r w:rsidR="003471F6" w:rsidRPr="00AC3EE0">
        <w:t xml:space="preserve"> optimum SCPP </w:t>
      </w:r>
      <w:r w:rsidR="00D837A4" w:rsidRPr="00AC3EE0">
        <w:t>(</w:t>
      </w:r>
      <w:proofErr w:type="spellStart"/>
      <w:r w:rsidR="00D837A4" w:rsidRPr="00AC3EE0">
        <w:t>SCPP</w:t>
      </w:r>
      <w:r w:rsidR="00D837A4" w:rsidRPr="00AC3EE0">
        <w:rPr>
          <w:vertAlign w:val="subscript"/>
        </w:rPr>
        <w:t>opt</w:t>
      </w:r>
      <w:proofErr w:type="spellEnd"/>
      <w:r w:rsidR="00D837A4" w:rsidRPr="00AC3EE0">
        <w:t xml:space="preserve">) </w:t>
      </w:r>
      <w:r w:rsidR="003471F6" w:rsidRPr="00AC3EE0">
        <w:t>varies temporally</w:t>
      </w:r>
      <w:r w:rsidR="00E44263" w:rsidRPr="00AC3EE0">
        <w:t xml:space="preserve"> and between patients</w:t>
      </w:r>
      <w:r w:rsidR="008A4436" w:rsidRPr="00AC3EE0">
        <w:t>, which suggests individualiz</w:t>
      </w:r>
      <w:r w:rsidR="001218C7" w:rsidRPr="00AC3EE0">
        <w:t>ed management</w:t>
      </w:r>
      <w:r w:rsidR="002B3F76" w:rsidRPr="00AC3EE0">
        <w:t xml:space="preserve"> </w:t>
      </w:r>
      <w:r w:rsidR="00E44263" w:rsidRPr="00AC3EE0">
        <w:fldChar w:fldCharType="begin">
          <w:fldData xml:space="preserve">PEVuZE5vdGU+PENpdGU+PEF1dGhvcj5DaGVuPC9BdXRob3I+PFllYXI+MjAxNzwvWWVhcj48UmVj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</w:fldData>
        </w:fldChar>
      </w:r>
      <w:r w:rsidR="00C973E5">
        <w:instrText xml:space="preserve"> ADDIN EN.CITE </w:instrText>
      </w:r>
      <w:r w:rsidR="00C973E5">
        <w:fldChar w:fldCharType="begin">
          <w:fldData xml:space="preserve">PEVuZE5vdGU+PENpdGU+PEF1dGhvcj5DaGVuPC9BdXRob3I+PFllYXI+MjAxNzwvWWVhcj48UmVj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</w:fldData>
        </w:fldChar>
      </w:r>
      <w:r w:rsidR="00C973E5">
        <w:instrText xml:space="preserve"> ADDIN EN.CITE.DATA </w:instrText>
      </w:r>
      <w:r w:rsidR="00C973E5">
        <w:fldChar w:fldCharType="end"/>
      </w:r>
      <w:r w:rsidR="00E44263" w:rsidRPr="00AC3EE0">
        <w:fldChar w:fldCharType="separate"/>
      </w:r>
      <w:r w:rsidR="00C973E5">
        <w:rPr>
          <w:noProof/>
        </w:rPr>
        <w:t>[9, 10]</w:t>
      </w:r>
      <w:r w:rsidR="00E44263" w:rsidRPr="00AC3EE0">
        <w:fldChar w:fldCharType="end"/>
      </w:r>
      <w:r w:rsidR="00D4178B" w:rsidRPr="00AC3EE0">
        <w:t>.</w:t>
      </w:r>
      <w:r w:rsidR="00E44263" w:rsidRPr="00AC3EE0">
        <w:t xml:space="preserve"> </w:t>
      </w:r>
      <w:r w:rsidR="008A4436" w:rsidRPr="00AC3EE0">
        <w:t>To date, our</w:t>
      </w:r>
      <w:r w:rsidR="00526419" w:rsidRPr="00AC3EE0">
        <w:t xml:space="preserve"> </w:t>
      </w:r>
      <w:r w:rsidR="00206772" w:rsidRPr="00AC3EE0">
        <w:t xml:space="preserve">monitoring </w:t>
      </w:r>
      <w:r w:rsidR="00526419" w:rsidRPr="00AC3EE0">
        <w:t>studies</w:t>
      </w:r>
      <w:r w:rsidR="001218C7" w:rsidRPr="00AC3EE0">
        <w:t xml:space="preserve"> </w:t>
      </w:r>
      <w:r w:rsidR="00326945" w:rsidRPr="00AC3EE0">
        <w:t xml:space="preserve">have </w:t>
      </w:r>
      <w:r w:rsidR="001218C7" w:rsidRPr="00AC3EE0">
        <w:t xml:space="preserve">focussed on the effect of changing SCPP on injury site autoregulation (quantified using </w:t>
      </w:r>
      <w:r w:rsidR="006C13DA">
        <w:t xml:space="preserve">the spinal pressure reactivity index, </w:t>
      </w:r>
      <w:proofErr w:type="spellStart"/>
      <w:r w:rsidR="00526419" w:rsidRPr="00AC3EE0">
        <w:t>sPRx</w:t>
      </w:r>
      <w:proofErr w:type="spellEnd"/>
      <w:r w:rsidR="001218C7" w:rsidRPr="00AC3EE0">
        <w:t>)</w:t>
      </w:r>
      <w:r w:rsidR="002B3F76" w:rsidRPr="00AC3EE0">
        <w:t xml:space="preserve"> </w:t>
      </w:r>
      <w:r w:rsidR="00864D42" w:rsidRPr="00AC3EE0">
        <w:fldChar w:fldCharType="begin">
          <w:fldData xml:space="preserve">PEVuZE5vdGU+PENpdGU+PEF1dGhvcj5QaGFuZzwvQXV0aG9yPjxZZWFyPjIwMTU8L1llYXI+PFJl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</w:fldData>
        </w:fldChar>
      </w:r>
      <w:r w:rsidR="00C973E5">
        <w:instrText xml:space="preserve"> ADDIN EN.CITE </w:instrText>
      </w:r>
      <w:r w:rsidR="00C973E5">
        <w:fldChar w:fldCharType="begin">
          <w:fldData xml:space="preserve">PEVuZE5vdGU+PENpdGU+PEF1dGhvcj5QaGFuZzwvQXV0aG9yPjxZZWFyPjIwMTU8L1llYXI+PFJl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</w:fldData>
        </w:fldChar>
      </w:r>
      <w:r w:rsidR="00C973E5">
        <w:instrText xml:space="preserve"> ADDIN EN.CITE.DATA </w:instrText>
      </w:r>
      <w:r w:rsidR="00C973E5">
        <w:fldChar w:fldCharType="end"/>
      </w:r>
      <w:r w:rsidR="00864D42" w:rsidRPr="00AC3EE0">
        <w:fldChar w:fldCharType="separate"/>
      </w:r>
      <w:r w:rsidR="00C973E5">
        <w:rPr>
          <w:noProof/>
        </w:rPr>
        <w:t>[10]</w:t>
      </w:r>
      <w:r w:rsidR="00864D42" w:rsidRPr="00AC3EE0">
        <w:fldChar w:fldCharType="end"/>
      </w:r>
      <w:r w:rsidR="001218C7" w:rsidRPr="00AC3EE0">
        <w:t xml:space="preserve">, metabolism (determined by </w:t>
      </w:r>
      <w:proofErr w:type="spellStart"/>
      <w:r w:rsidR="001218C7" w:rsidRPr="00AC3EE0">
        <w:t>microdialysis</w:t>
      </w:r>
      <w:proofErr w:type="spellEnd"/>
      <w:r w:rsidR="00051176" w:rsidRPr="00AC3EE0">
        <w:t>, MD</w:t>
      </w:r>
      <w:r w:rsidR="00864D42" w:rsidRPr="00AC3EE0">
        <w:t>)</w:t>
      </w:r>
      <w:r w:rsidR="002B3F76" w:rsidRPr="00AC3EE0">
        <w:t xml:space="preserve"> </w:t>
      </w:r>
      <w:r w:rsidR="00864D42" w:rsidRPr="00AC3EE0">
        <w:fldChar w:fldCharType="begin">
          <w:fldData xml:space="preserve">PEVuZE5vdGU+PENpdGU+PEF1dGhvcj5DaGVuPC9BdXRob3I+PFllYXI+MjAxNjwvWWVhcj48UmVj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</w:fldData>
        </w:fldChar>
      </w:r>
      <w:r w:rsidR="00C973E5">
        <w:instrText xml:space="preserve"> ADDIN EN.CITE </w:instrText>
      </w:r>
      <w:r w:rsidR="00C973E5">
        <w:fldChar w:fldCharType="begin">
          <w:fldData xml:space="preserve">PEVuZE5vdGU+PENpdGU+PEF1dGhvcj5DaGVuPC9BdXRob3I+PFllYXI+MjAxNjwvWWVhcj48UmVj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</w:fldData>
        </w:fldChar>
      </w:r>
      <w:r w:rsidR="00C973E5">
        <w:instrText xml:space="preserve"> ADDIN EN.CITE.DATA </w:instrText>
      </w:r>
      <w:r w:rsidR="00C973E5">
        <w:fldChar w:fldCharType="end"/>
      </w:r>
      <w:r w:rsidR="00864D42" w:rsidRPr="00AC3EE0">
        <w:fldChar w:fldCharType="separate"/>
      </w:r>
      <w:r w:rsidR="00C973E5">
        <w:rPr>
          <w:noProof/>
        </w:rPr>
        <w:t>[7, 11]</w:t>
      </w:r>
      <w:r w:rsidR="00864D42" w:rsidRPr="00AC3EE0">
        <w:fldChar w:fldCharType="end"/>
      </w:r>
      <w:r w:rsidR="00AF3FA7" w:rsidRPr="00AC3EE0">
        <w:t xml:space="preserve"> </w:t>
      </w:r>
      <w:r w:rsidR="001218C7" w:rsidRPr="00AC3EE0">
        <w:t xml:space="preserve">and </w:t>
      </w:r>
      <w:r w:rsidR="006C13DA">
        <w:t>spinal cord blood flow (</w:t>
      </w:r>
      <w:r w:rsidR="00DA4B62" w:rsidRPr="00AC3EE0">
        <w:t>SCBF</w:t>
      </w:r>
      <w:r w:rsidR="006C13DA">
        <w:t xml:space="preserve">, </w:t>
      </w:r>
      <w:r w:rsidR="00526419" w:rsidRPr="00AC3EE0">
        <w:t>assessed</w:t>
      </w:r>
      <w:r w:rsidR="009213C9" w:rsidRPr="00AC3EE0">
        <w:t xml:space="preserve"> </w:t>
      </w:r>
      <w:r w:rsidR="00526419" w:rsidRPr="00AC3EE0">
        <w:t>with</w:t>
      </w:r>
      <w:r w:rsidR="009213C9" w:rsidRPr="00AC3EE0">
        <w:t xml:space="preserve"> laser speckle contrast imaging)</w:t>
      </w:r>
      <w:r w:rsidR="002B3F76" w:rsidRPr="00AC3EE0">
        <w:t xml:space="preserve"> </w:t>
      </w:r>
      <w:r w:rsidR="00864D42" w:rsidRPr="00AC3EE0">
        <w:fldChar w:fldCharType="begin"/>
      </w:r>
      <w:r w:rsidR="00C973E5">
        <w:instrText xml:space="preserve"> ADDIN EN.CITE &lt;EndNote&gt;&lt;Cite&gt;&lt;Author&gt;Gallagher&lt;/Author&gt;&lt;Year&gt;2018&lt;/Year&gt;&lt;RecNum&gt;261&lt;/RecNum&gt;&lt;DisplayText&gt;[12]&lt;/DisplayText&gt;&lt;record&gt;&lt;rec-number&gt;261&lt;/rec-number&gt;&lt;foreign-keys&gt;&lt;key app="EN" db-id="x2dsxxxrw2s0x4evd9mxatr3dz0xaddzzaex" timestamp="1546594552"&gt;261&lt;/key&gt;&lt;/foreign-keys&gt;&lt;ref-type name="Journal Article"&gt;17&lt;/ref-type&gt;&lt;contributors&gt;&lt;authors&gt;&lt;author&gt;Gallagher, M. J.&lt;/author&gt;&lt;author&gt;Hogg, F. R. A.&lt;/author&gt;&lt;author&gt;Zoumprouli, A.&lt;/author&gt;&lt;author&gt;Papadopoulos, M. C.&lt;/author&gt;&lt;author&gt;Saadoun, S.&lt;/author&gt;&lt;/authors&gt;&lt;/contributors&gt;&lt;auth-address&gt;1 Academic Neurosurgery Unit, St. George&amp;apos;s, University of London , London, United Kingdom .&amp;#xD;2 Neuro-intensive Care Unit, St. George&amp;apos;s Hospital , London, United Kingdom .&lt;/auth-address&gt;&lt;titles&gt;&lt;title&gt;Spinal Cord Blood Flow in Patients with Acute Spinal Cord Injuries&lt;/title&gt;&lt;secondary-title&gt;J Neurotrauma&lt;/secondary-title&gt;&lt;/titles&gt;&lt;periodical&gt;&lt;full-title&gt;J Neurotrauma&lt;/full-title&gt;&lt;/periodical&gt;&lt;volume&gt;EPub&lt;/volume&gt;&lt;edition&gt;2018/10/24&lt;/edition&gt;&lt;keywords&gt;&lt;keyword&gt;blood flow&lt;/keyword&gt;&lt;keyword&gt;blood pressure&lt;/keyword&gt;&lt;keyword&gt;laser speckle contrast imaging&lt;/keyword&gt;&lt;keyword&gt;spinal cord injury&lt;/keyword&gt;&lt;keyword&gt;spinal cord ischemia&lt;/keyword&gt;&lt;/keywords&gt;&lt;dates&gt;&lt;year&gt;2018&lt;/year&gt;&lt;pub-dates&gt;&lt;date&gt;Nov 16&lt;/date&gt;&lt;/pub-dates&gt;&lt;/dates&gt;&lt;isbn&gt;1557-9042 (Electronic)&amp;#xD;0897-7151 (Linking)&lt;/isbn&gt;&lt;accession-num&gt;30351245&lt;/accession-num&gt;&lt;urls&gt;&lt;related-urls&gt;&lt;url&gt;http://www.ncbi.nlm.nih.gov/pubmed/30351245&lt;/url&gt;&lt;/related-urls&gt;&lt;/urls&gt;&lt;electronic-resource-num&gt;10.1089/neu.2018.5961&lt;/electronic-resource-num&gt;&lt;remote-database-provider&gt;NLM&lt;/remote-database-provider&gt;&lt;language&gt;eng&lt;/language&gt;&lt;/record&gt;&lt;/Cite&gt;&lt;/EndNote&gt;</w:instrText>
      </w:r>
      <w:r w:rsidR="00864D42" w:rsidRPr="00AC3EE0">
        <w:fldChar w:fldCharType="separate"/>
      </w:r>
      <w:r w:rsidR="00C973E5">
        <w:rPr>
          <w:noProof/>
        </w:rPr>
        <w:t>[12]</w:t>
      </w:r>
      <w:r w:rsidR="00864D42" w:rsidRPr="00AC3EE0">
        <w:fldChar w:fldCharType="end"/>
      </w:r>
      <w:r w:rsidR="001218C7" w:rsidRPr="00AC3EE0">
        <w:t xml:space="preserve">; </w:t>
      </w:r>
      <w:r w:rsidR="009213C9" w:rsidRPr="00AC3EE0">
        <w:t xml:space="preserve">little is known about </w:t>
      </w:r>
      <w:r w:rsidR="000958D4" w:rsidRPr="00AC3EE0">
        <w:t xml:space="preserve">the effect of </w:t>
      </w:r>
      <w:r w:rsidR="009213C9" w:rsidRPr="00AC3EE0">
        <w:t xml:space="preserve">altering </w:t>
      </w:r>
      <w:r w:rsidR="000958D4" w:rsidRPr="00AC3EE0">
        <w:t>SCPP</w:t>
      </w:r>
      <w:r w:rsidR="00164A58" w:rsidRPr="00AC3EE0">
        <w:t xml:space="preserve"> </w:t>
      </w:r>
      <w:r w:rsidR="009213C9" w:rsidRPr="00AC3EE0">
        <w:t>on</w:t>
      </w:r>
      <w:r w:rsidR="00164A58" w:rsidRPr="00AC3EE0">
        <w:t xml:space="preserve"> </w:t>
      </w:r>
      <w:r w:rsidR="009213C9" w:rsidRPr="00AC3EE0">
        <w:t>the electrical activity of the injured cord</w:t>
      </w:r>
      <w:r w:rsidR="009A4478" w:rsidRPr="00AC3EE0">
        <w:t>,</w:t>
      </w:r>
      <w:r w:rsidR="009213C9" w:rsidRPr="00AC3EE0">
        <w:t xml:space="preserve"> </w:t>
      </w:r>
      <w:r w:rsidR="00326945" w:rsidRPr="00AC3EE0">
        <w:t>e.g.</w:t>
      </w:r>
      <w:r w:rsidR="009213C9" w:rsidRPr="00AC3EE0">
        <w:t xml:space="preserve"> </w:t>
      </w:r>
      <w:r w:rsidR="00AB2F69" w:rsidRPr="00AC3EE0">
        <w:t>sensory</w:t>
      </w:r>
      <w:r w:rsidR="009213C9" w:rsidRPr="00AC3EE0">
        <w:t xml:space="preserve"> </w:t>
      </w:r>
      <w:r w:rsidR="00DA6F60" w:rsidRPr="00AC3EE0">
        <w:t>evoked potentials (</w:t>
      </w:r>
      <w:r w:rsidR="00AB2F69" w:rsidRPr="00AC3EE0">
        <w:t>S</w:t>
      </w:r>
      <w:r w:rsidR="000C3331" w:rsidRPr="00AC3EE0">
        <w:t>EP</w:t>
      </w:r>
      <w:r w:rsidR="000958D4" w:rsidRPr="00AC3EE0">
        <w:t>s).</w:t>
      </w:r>
    </w:p>
    <w:p w14:paraId="6FA56FDE" w14:textId="7B84D3DA" w:rsidR="009C10B1" w:rsidRPr="00767416" w:rsidRDefault="00AB2F69" w:rsidP="006267A2">
      <w:pPr>
        <w:spacing w:line="360" w:lineRule="auto"/>
        <w:ind w:firstLine="720"/>
        <w:outlineLvl w:val="0"/>
      </w:pPr>
      <w:r w:rsidRPr="00AC3EE0">
        <w:t>S</w:t>
      </w:r>
      <w:r w:rsidR="000C3331" w:rsidRPr="00AC3EE0">
        <w:t>EP</w:t>
      </w:r>
      <w:r w:rsidR="004342E9" w:rsidRPr="00AC3EE0">
        <w:t>s</w:t>
      </w:r>
      <w:r w:rsidR="000958D4" w:rsidRPr="00AC3EE0">
        <w:t xml:space="preserve"> </w:t>
      </w:r>
      <w:r w:rsidR="00D957DA" w:rsidRPr="00AC3EE0">
        <w:t xml:space="preserve">are typically </w:t>
      </w:r>
      <w:r w:rsidR="00326945" w:rsidRPr="00AC3EE0">
        <w:t xml:space="preserve">elicited </w:t>
      </w:r>
      <w:r w:rsidR="00526419" w:rsidRPr="00AC3EE0">
        <w:t>by stimulating a</w:t>
      </w:r>
      <w:r w:rsidR="000958D4" w:rsidRPr="00AC3EE0">
        <w:t xml:space="preserve"> peripheral nerve </w:t>
      </w:r>
      <w:r w:rsidR="00526419" w:rsidRPr="00AC3EE0">
        <w:t>and recording from skin electrodes placed cranial</w:t>
      </w:r>
      <w:r w:rsidR="003A5990" w:rsidRPr="00AC3EE0">
        <w:t>ly</w:t>
      </w:r>
      <w:r w:rsidR="00D957DA" w:rsidRPr="00AC3EE0">
        <w:t xml:space="preserve"> to assess the functional integrity of the dorsal columns</w:t>
      </w:r>
      <w:r w:rsidR="000958D4" w:rsidRPr="00AC3EE0">
        <w:t xml:space="preserve">. </w:t>
      </w:r>
      <w:r w:rsidR="00731711" w:rsidRPr="00AC3EE0">
        <w:t>Depending o</w:t>
      </w:r>
      <w:r w:rsidRPr="00AC3EE0">
        <w:t>n</w:t>
      </w:r>
      <w:r w:rsidR="00731711" w:rsidRPr="00AC3EE0">
        <w:t xml:space="preserve"> the severity of</w:t>
      </w:r>
      <w:r w:rsidR="000958D4" w:rsidRPr="00AC3EE0">
        <w:t xml:space="preserve"> </w:t>
      </w:r>
      <w:r w:rsidR="00A73B31" w:rsidRPr="00AC3EE0">
        <w:t>TSCI</w:t>
      </w:r>
      <w:r w:rsidR="00526419" w:rsidRPr="00AC3EE0">
        <w:t>,</w:t>
      </w:r>
      <w:r w:rsidR="000958D4" w:rsidRPr="00AC3EE0">
        <w:t xml:space="preserve"> </w:t>
      </w:r>
      <w:r w:rsidRPr="00AC3EE0">
        <w:t>S</w:t>
      </w:r>
      <w:r w:rsidR="000C3331" w:rsidRPr="00AC3EE0">
        <w:t>EP</w:t>
      </w:r>
      <w:r w:rsidR="000958D4" w:rsidRPr="00AC3EE0">
        <w:t xml:space="preserve">s </w:t>
      </w:r>
      <w:r w:rsidR="00731711" w:rsidRPr="00AC3EE0">
        <w:t>may be</w:t>
      </w:r>
      <w:r w:rsidR="000958D4" w:rsidRPr="00AC3EE0">
        <w:t xml:space="preserve"> absent </w:t>
      </w:r>
      <w:r w:rsidR="00731711" w:rsidRPr="00AC3EE0">
        <w:t xml:space="preserve">or </w:t>
      </w:r>
      <w:r w:rsidR="00206772" w:rsidRPr="00AC3EE0">
        <w:t xml:space="preserve">the </w:t>
      </w:r>
      <w:r w:rsidR="00731711" w:rsidRPr="00AC3EE0">
        <w:t>signal</w:t>
      </w:r>
      <w:r w:rsidR="000958D4" w:rsidRPr="00AC3EE0">
        <w:t xml:space="preserve"> amplitude </w:t>
      </w:r>
      <w:r w:rsidR="004342E9" w:rsidRPr="00AC3EE0">
        <w:t>decreases</w:t>
      </w:r>
      <w:r w:rsidR="002B3F76" w:rsidRPr="00AC3EE0">
        <w:t xml:space="preserve"> </w:t>
      </w:r>
      <w:r w:rsidR="00A73B31" w:rsidRPr="00AC3EE0">
        <w:fldChar w:fldCharType="begin">
          <w:fldData xml:space="preserve">PEVuZE5vdGU+PENpdGU+PEF1dGhvcj5TZWRnd2ljazwvQXV0aG9yPjxZZWFyPjE5ODA8L1llYXI+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</w:fldData>
        </w:fldChar>
      </w:r>
      <w:r w:rsidR="00C973E5">
        <w:instrText xml:space="preserve"> ADDIN EN.CITE </w:instrText>
      </w:r>
      <w:r w:rsidR="00C973E5">
        <w:fldChar w:fldCharType="begin">
          <w:fldData xml:space="preserve">PEVuZE5vdGU+PENpdGU+PEF1dGhvcj5TZWRnd2ljazwvQXV0aG9yPjxZZWFyPjE5ODA8L1llYXI+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</w:fldData>
        </w:fldChar>
      </w:r>
      <w:r w:rsidR="00C973E5">
        <w:instrText xml:space="preserve"> ADDIN EN.CITE.DATA </w:instrText>
      </w:r>
      <w:r w:rsidR="00C973E5">
        <w:fldChar w:fldCharType="end"/>
      </w:r>
      <w:r w:rsidR="00A73B31" w:rsidRPr="00AC3EE0">
        <w:fldChar w:fldCharType="separate"/>
      </w:r>
      <w:r w:rsidR="00C973E5">
        <w:rPr>
          <w:noProof/>
        </w:rPr>
        <w:t>[13-16]</w:t>
      </w:r>
      <w:r w:rsidR="00A73B31" w:rsidRPr="00AC3EE0">
        <w:fldChar w:fldCharType="end"/>
      </w:r>
      <w:r w:rsidR="00D4178B" w:rsidRPr="00AC3EE0">
        <w:t>.</w:t>
      </w:r>
      <w:r w:rsidR="00F553DF" w:rsidRPr="00AC3EE0">
        <w:t xml:space="preserve"> Experimental studies in animal models reveal a correlation between severity </w:t>
      </w:r>
      <w:r w:rsidR="006C13DA">
        <w:t xml:space="preserve">of spinal cord compression and </w:t>
      </w:r>
      <w:r w:rsidR="00F553DF" w:rsidRPr="00AC3EE0">
        <w:t>SEP abnormalities</w:t>
      </w:r>
      <w:r w:rsidR="002B3F76" w:rsidRPr="00AC3EE0">
        <w:t xml:space="preserve"> </w:t>
      </w:r>
      <w:r w:rsidR="00F553DF" w:rsidRPr="00AC3EE0">
        <w:fldChar w:fldCharType="begin">
          <w:fldData xml:space="preserve">PEVuZE5vdGU+PENpdGU+PEF1dGhvcj5DaGVuZzwvQXV0aG9yPjxZZWFyPjIwMTg8L1llYXI+PFJl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</w:fldData>
        </w:fldChar>
      </w:r>
      <w:r w:rsidR="00C973E5">
        <w:instrText xml:space="preserve"> ADDIN EN.CITE </w:instrText>
      </w:r>
      <w:r w:rsidR="00C973E5">
        <w:fldChar w:fldCharType="begin">
          <w:fldData xml:space="preserve">PEVuZE5vdGU+PENpdGU+PEF1dGhvcj5DaGVuZzwvQXV0aG9yPjxZZWFyPjIwMTg8L1llYXI+PFJl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</w:fldData>
        </w:fldChar>
      </w:r>
      <w:r w:rsidR="00C973E5">
        <w:instrText xml:space="preserve"> ADDIN EN.CITE.DATA </w:instrText>
      </w:r>
      <w:r w:rsidR="00C973E5">
        <w:fldChar w:fldCharType="end"/>
      </w:r>
      <w:r w:rsidR="00F553DF" w:rsidRPr="00AC3EE0">
        <w:fldChar w:fldCharType="separate"/>
      </w:r>
      <w:r w:rsidR="00C973E5">
        <w:rPr>
          <w:noProof/>
        </w:rPr>
        <w:t>[17, 18]</w:t>
      </w:r>
      <w:r w:rsidR="00F553DF" w:rsidRPr="00AC3EE0">
        <w:fldChar w:fldCharType="end"/>
      </w:r>
      <w:r w:rsidR="00D4178B" w:rsidRPr="00AC3EE0">
        <w:t>.</w:t>
      </w:r>
      <w:r w:rsidR="00F553DF" w:rsidRPr="00AC3EE0">
        <w:t xml:space="preserve"> Previous studies have also demons</w:t>
      </w:r>
      <w:r w:rsidR="006C13DA">
        <w:t xml:space="preserve">trated the prognostic value of </w:t>
      </w:r>
      <w:r w:rsidR="00F553DF" w:rsidRPr="00AC3EE0">
        <w:t xml:space="preserve">SEP in predicting the functional outcome in the context of </w:t>
      </w:r>
      <w:r w:rsidR="00E31748">
        <w:t>TSCI</w:t>
      </w:r>
      <w:r w:rsidR="002B3F76" w:rsidRPr="00AC3EE0">
        <w:t xml:space="preserve"> </w:t>
      </w:r>
      <w:r w:rsidR="00F553DF" w:rsidRPr="00AC3EE0">
        <w:fldChar w:fldCharType="begin">
          <w:fldData xml:space="preserve">PEVuZE5vdGU+PENpdGU+PEF1dGhvcj5DYWl6aG9uZzwvQXV0aG9yPjxZZWFyPjIwMTQ8L1llYXI+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</w:fldData>
        </w:fldChar>
      </w:r>
      <w:r w:rsidR="00C973E5">
        <w:instrText xml:space="preserve"> ADDIN EN.CITE </w:instrText>
      </w:r>
      <w:r w:rsidR="00C973E5">
        <w:fldChar w:fldCharType="begin">
          <w:fldData xml:space="preserve">PEVuZE5vdGU+PENpdGU+PEF1dGhvcj5DYWl6aG9uZzwvQXV0aG9yPjxZZWFyPjIwMTQ8L1llYXI+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</w:fldData>
        </w:fldChar>
      </w:r>
      <w:r w:rsidR="00C973E5">
        <w:instrText xml:space="preserve"> ADDIN EN.CITE.DATA </w:instrText>
      </w:r>
      <w:r w:rsidR="00C973E5">
        <w:fldChar w:fldCharType="end"/>
      </w:r>
      <w:r w:rsidR="00F553DF" w:rsidRPr="00AC3EE0">
        <w:fldChar w:fldCharType="separate"/>
      </w:r>
      <w:r w:rsidR="00C973E5">
        <w:rPr>
          <w:noProof/>
        </w:rPr>
        <w:t>[19, 20]</w:t>
      </w:r>
      <w:r w:rsidR="00F553DF" w:rsidRPr="00AC3EE0">
        <w:fldChar w:fldCharType="end"/>
      </w:r>
      <w:r w:rsidR="00D4178B" w:rsidRPr="00AC3EE0">
        <w:t>.</w:t>
      </w:r>
      <w:r w:rsidR="00F553DF" w:rsidRPr="00AC3EE0">
        <w:t xml:space="preserve"> </w:t>
      </w:r>
      <w:r w:rsidR="00526419" w:rsidRPr="00AC3EE0">
        <w:t>Here,</w:t>
      </w:r>
      <w:r w:rsidR="006E38D8" w:rsidRPr="00AC3EE0">
        <w:t xml:space="preserve"> we </w:t>
      </w:r>
      <w:r w:rsidR="006B1E4E" w:rsidRPr="00AC3EE0">
        <w:t>place</w:t>
      </w:r>
      <w:r w:rsidR="00B3696E" w:rsidRPr="00AC3EE0">
        <w:t>d</w:t>
      </w:r>
      <w:r w:rsidR="006B1E4E" w:rsidRPr="00AC3EE0">
        <w:t xml:space="preserve"> a</w:t>
      </w:r>
      <w:r w:rsidR="00262CA6" w:rsidRPr="00AC3EE0">
        <w:t xml:space="preserve"> sub</w:t>
      </w:r>
      <w:r w:rsidR="006E38D8" w:rsidRPr="00AC3EE0">
        <w:t xml:space="preserve">dural electrode strip </w:t>
      </w:r>
      <w:r w:rsidR="004342E9" w:rsidRPr="00AC3EE0">
        <w:t xml:space="preserve">to record </w:t>
      </w:r>
      <w:r w:rsidR="008A4436" w:rsidRPr="00AC3EE0">
        <w:t xml:space="preserve">spinal </w:t>
      </w:r>
      <w:r w:rsidR="000C3331" w:rsidRPr="00AC3EE0">
        <w:t>SEP</w:t>
      </w:r>
      <w:r w:rsidR="004342E9" w:rsidRPr="00AC3EE0">
        <w:t xml:space="preserve">s </w:t>
      </w:r>
      <w:r w:rsidR="009A4478" w:rsidRPr="00AC3EE0">
        <w:t xml:space="preserve">directly </w:t>
      </w:r>
      <w:r w:rsidR="004342E9" w:rsidRPr="00AC3EE0">
        <w:t>from</w:t>
      </w:r>
      <w:r w:rsidR="008A4436" w:rsidRPr="00AC3EE0">
        <w:t xml:space="preserve"> contacts along </w:t>
      </w:r>
      <w:r w:rsidR="00526419" w:rsidRPr="00AC3EE0">
        <w:t>the injury site</w:t>
      </w:r>
      <w:r w:rsidR="00D957DA" w:rsidRPr="00AC3EE0">
        <w:t xml:space="preserve"> </w:t>
      </w:r>
      <w:r w:rsidR="00731711" w:rsidRPr="00AC3EE0">
        <w:t>in patients with</w:t>
      </w:r>
      <w:r w:rsidR="00D957DA" w:rsidRPr="00AC3EE0">
        <w:t xml:space="preserve"> acute</w:t>
      </w:r>
      <w:r w:rsidR="00731711" w:rsidRPr="00AC3EE0">
        <w:t>, severe</w:t>
      </w:r>
      <w:r w:rsidR="00D957DA" w:rsidRPr="00AC3EE0">
        <w:t xml:space="preserve"> </w:t>
      </w:r>
      <w:r w:rsidR="003A5990" w:rsidRPr="00AC3EE0">
        <w:t>TSCI</w:t>
      </w:r>
      <w:r w:rsidR="000D781A" w:rsidRPr="00AC3EE0">
        <w:t xml:space="preserve">. </w:t>
      </w:r>
      <w:r w:rsidR="00AE2B95" w:rsidRPr="00AC3EE0">
        <w:t xml:space="preserve">We </w:t>
      </w:r>
      <w:r w:rsidR="004552B1" w:rsidRPr="00AC3EE0">
        <w:t>investigate</w:t>
      </w:r>
      <w:r w:rsidR="008B1BEF" w:rsidRPr="00AC3EE0">
        <w:t>d</w:t>
      </w:r>
      <w:r w:rsidR="00526419" w:rsidRPr="00AC3EE0">
        <w:t xml:space="preserve"> </w:t>
      </w:r>
      <w:r w:rsidR="000D781A" w:rsidRPr="00AC3EE0">
        <w:t xml:space="preserve">the effect of </w:t>
      </w:r>
      <w:r w:rsidR="00DA6F60" w:rsidRPr="00AC3EE0">
        <w:t xml:space="preserve">increasing SCPP on </w:t>
      </w:r>
      <w:r w:rsidR="000C3331" w:rsidRPr="00AC3EE0">
        <w:t>SEP</w:t>
      </w:r>
      <w:r w:rsidR="00E57481" w:rsidRPr="00AC3EE0">
        <w:t xml:space="preserve"> amplitude </w:t>
      </w:r>
      <w:r w:rsidR="006B1E4E" w:rsidRPr="00AC3EE0">
        <w:t xml:space="preserve">and </w:t>
      </w:r>
      <w:r w:rsidR="004552B1" w:rsidRPr="00AC3EE0">
        <w:t xml:space="preserve">how this effect relates to changes in </w:t>
      </w:r>
      <w:r w:rsidR="006B1E4E" w:rsidRPr="00AC3EE0">
        <w:t>injury site metabolism</w:t>
      </w:r>
      <w:r w:rsidR="00E57481" w:rsidRPr="00AC3EE0">
        <w:t xml:space="preserve">. </w:t>
      </w:r>
      <w:r w:rsidR="009C10B1" w:rsidRPr="00AC3EE0">
        <w:rPr>
          <w:b/>
          <w:sz w:val="28"/>
          <w:szCs w:val="28"/>
        </w:rPr>
        <w:br w:type="page"/>
      </w:r>
    </w:p>
    <w:p w14:paraId="235E5FBD" w14:textId="0B3C1EAC" w:rsidR="009C10B1" w:rsidRDefault="005E6976" w:rsidP="006267A2">
      <w:pPr>
        <w:spacing w:line="360" w:lineRule="auto"/>
        <w:outlineLvl w:val="0"/>
        <w:rPr>
          <w:b/>
          <w:sz w:val="28"/>
          <w:szCs w:val="28"/>
        </w:rPr>
      </w:pPr>
      <w:r>
        <w:rPr>
          <w:b/>
          <w:sz w:val="28"/>
          <w:szCs w:val="28"/>
        </w:rPr>
        <w:lastRenderedPageBreak/>
        <w:t xml:space="preserve">2. </w:t>
      </w:r>
      <w:r w:rsidR="00EB4CDC">
        <w:rPr>
          <w:b/>
          <w:sz w:val="28"/>
          <w:szCs w:val="28"/>
        </w:rPr>
        <w:t xml:space="preserve">MATERIALS AND </w:t>
      </w:r>
      <w:r w:rsidR="00E03A5A" w:rsidRPr="00AC3EE0">
        <w:rPr>
          <w:b/>
          <w:sz w:val="28"/>
          <w:szCs w:val="28"/>
        </w:rPr>
        <w:t>M</w:t>
      </w:r>
      <w:r w:rsidR="00BC274F" w:rsidRPr="00AC3EE0">
        <w:rPr>
          <w:b/>
          <w:sz w:val="28"/>
          <w:szCs w:val="28"/>
        </w:rPr>
        <w:t>ETHODS</w:t>
      </w:r>
    </w:p>
    <w:p w14:paraId="6D6AC9A0" w14:textId="77777777" w:rsidR="0055635F" w:rsidRPr="00AC3EE0" w:rsidRDefault="0055635F" w:rsidP="006267A2">
      <w:pPr>
        <w:spacing w:line="360" w:lineRule="auto"/>
        <w:outlineLvl w:val="0"/>
      </w:pPr>
    </w:p>
    <w:p w14:paraId="6CD0FD04" w14:textId="4ABEBCB0" w:rsidR="00DB7478" w:rsidRPr="00CE4311" w:rsidRDefault="005E6976" w:rsidP="00DB7478">
      <w:pPr>
        <w:spacing w:line="360" w:lineRule="auto"/>
        <w:rPr>
          <w:b/>
        </w:rPr>
      </w:pPr>
      <w:r>
        <w:rPr>
          <w:b/>
        </w:rPr>
        <w:t xml:space="preserve">2.1. </w:t>
      </w:r>
      <w:r w:rsidR="00BC274F" w:rsidRPr="00AC3EE0">
        <w:rPr>
          <w:b/>
        </w:rPr>
        <w:t>Institutional approval</w:t>
      </w:r>
      <w:r w:rsidR="009C10B1" w:rsidRPr="00AC3EE0">
        <w:rPr>
          <w:b/>
        </w:rPr>
        <w:t xml:space="preserve">s. </w:t>
      </w:r>
      <w:r w:rsidR="00DB7478" w:rsidRPr="00AC3EE0">
        <w:t>Patients were recruited as part of the Injured Spinal Cord Pressure Evaluation (</w:t>
      </w:r>
      <w:proofErr w:type="spellStart"/>
      <w:r w:rsidR="00DB7478" w:rsidRPr="00AC3EE0">
        <w:t>ISCoPE</w:t>
      </w:r>
      <w:proofErr w:type="spellEnd"/>
      <w:r w:rsidR="00DB7478" w:rsidRPr="00AC3EE0">
        <w:t xml:space="preserve">) study. Approvals for </w:t>
      </w:r>
      <w:proofErr w:type="spellStart"/>
      <w:r w:rsidR="00DB7478" w:rsidRPr="00AC3EE0">
        <w:t>ISCoPE</w:t>
      </w:r>
      <w:proofErr w:type="spellEnd"/>
      <w:r w:rsidR="00DB7478" w:rsidRPr="00AC3EE0">
        <w:t xml:space="preserve"> including the patient information sheet and consent form were obtained from the St George’s, University of London Joint Research Office and the National Research Ethics Service London–St Giles Committee (No. 10/H0807/23). The study is registered at ClinicalTrials.gov as NCT02721615.</w:t>
      </w:r>
    </w:p>
    <w:p w14:paraId="58385700" w14:textId="77777777" w:rsidR="00BC274F" w:rsidRPr="00AC3EE0" w:rsidRDefault="00BC274F" w:rsidP="006267A2">
      <w:pPr>
        <w:spacing w:line="360" w:lineRule="auto"/>
        <w:rPr>
          <w:b/>
        </w:rPr>
      </w:pPr>
    </w:p>
    <w:p w14:paraId="046E7DFC" w14:textId="246B7D9D" w:rsidR="00BC274F" w:rsidRPr="00AC3EE0" w:rsidRDefault="005E6976" w:rsidP="006267A2">
      <w:pPr>
        <w:spacing w:line="360" w:lineRule="auto"/>
        <w:rPr>
          <w:b/>
        </w:rPr>
      </w:pPr>
      <w:r>
        <w:rPr>
          <w:b/>
        </w:rPr>
        <w:t xml:space="preserve">2.2. </w:t>
      </w:r>
      <w:r w:rsidR="00BC274F" w:rsidRPr="00AC3EE0">
        <w:rPr>
          <w:b/>
        </w:rPr>
        <w:t>Patient recruitmen</w:t>
      </w:r>
      <w:r w:rsidR="009C10B1" w:rsidRPr="00AC3EE0">
        <w:rPr>
          <w:b/>
        </w:rPr>
        <w:t xml:space="preserve">t. </w:t>
      </w:r>
      <w:r w:rsidR="00382D91">
        <w:t>Patients were</w:t>
      </w:r>
      <w:r w:rsidR="00BC274F" w:rsidRPr="00AC3EE0">
        <w:t xml:space="preserve"> recruited between September 2016 and June 2018. </w:t>
      </w:r>
      <w:r w:rsidR="00E31748">
        <w:t>I</w:t>
      </w:r>
      <w:r w:rsidR="00BC274F" w:rsidRPr="00AC3EE0">
        <w:t xml:space="preserve">nclusion criteria are: 1. Severe TSCI </w:t>
      </w:r>
      <w:r w:rsidR="00BD2FFF">
        <w:t>(</w:t>
      </w:r>
      <w:r w:rsidR="00BC274F" w:rsidRPr="00AC3EE0">
        <w:t>American spinal injuries association Impai</w:t>
      </w:r>
      <w:r w:rsidR="00BD2FFF">
        <w:t xml:space="preserve">rment Scale (AIS) grade A – </w:t>
      </w:r>
      <w:r w:rsidR="00BC274F" w:rsidRPr="00AC3EE0">
        <w:t>C</w:t>
      </w:r>
      <w:r w:rsidR="00BD2FFF">
        <w:t>)</w:t>
      </w:r>
      <w:r w:rsidR="00BC274F" w:rsidRPr="00AC3EE0">
        <w:t xml:space="preserve">; 2. Age 18 – 70 years; 3. </w:t>
      </w:r>
      <w:r w:rsidR="0073615A">
        <w:t>S</w:t>
      </w:r>
      <w:r w:rsidR="00BC274F" w:rsidRPr="00AC3EE0">
        <w:t>urgery within 72 h</w:t>
      </w:r>
      <w:r w:rsidR="00E57481" w:rsidRPr="00AC3EE0">
        <w:t>ours</w:t>
      </w:r>
      <w:r w:rsidR="0073615A">
        <w:t xml:space="preserve"> of TSCI</w:t>
      </w:r>
      <w:r w:rsidR="00E57481" w:rsidRPr="00AC3EE0">
        <w:t>. Exclusion criteria are: 1. Major concurrent injury or</w:t>
      </w:r>
      <w:r w:rsidR="00BC274F" w:rsidRPr="00AC3EE0">
        <w:t xml:space="preserve"> </w:t>
      </w:r>
      <w:r w:rsidR="00E57481" w:rsidRPr="00AC3EE0">
        <w:t>co-morbidity</w:t>
      </w:r>
      <w:r w:rsidR="00C04E0E" w:rsidRPr="00AC3EE0">
        <w:t>; 2.</w:t>
      </w:r>
      <w:r w:rsidR="00BD2FFF">
        <w:t xml:space="preserve"> Penetrating TSCI; 3. Failure to consent. </w:t>
      </w:r>
      <w:r w:rsidR="00662A92" w:rsidRPr="00AC3EE0">
        <w:t xml:space="preserve">We only included </w:t>
      </w:r>
      <w:r w:rsidR="00382D91">
        <w:t>a</w:t>
      </w:r>
      <w:r w:rsidR="0073615A">
        <w:t xml:space="preserve">wake, </w:t>
      </w:r>
      <w:r w:rsidR="00BC274F" w:rsidRPr="00AC3EE0">
        <w:t>self-ventilating</w:t>
      </w:r>
      <w:r w:rsidR="00662A92" w:rsidRPr="00AC3EE0">
        <w:t xml:space="preserve"> </w:t>
      </w:r>
      <w:r w:rsidR="00750512">
        <w:t>patients who were</w:t>
      </w:r>
      <w:r w:rsidR="00662A92" w:rsidRPr="00AC3EE0">
        <w:t xml:space="preserve"> safe</w:t>
      </w:r>
      <w:r w:rsidR="00BC274F" w:rsidRPr="00AC3EE0">
        <w:t xml:space="preserve"> to </w:t>
      </w:r>
      <w:r w:rsidR="00144426">
        <w:t>transfer</w:t>
      </w:r>
      <w:r w:rsidR="00BC274F" w:rsidRPr="00AC3EE0">
        <w:t xml:space="preserve"> </w:t>
      </w:r>
      <w:r w:rsidR="00662A92" w:rsidRPr="00AC3EE0">
        <w:t xml:space="preserve">from the </w:t>
      </w:r>
      <w:r w:rsidR="00D876E6" w:rsidRPr="00AC3EE0">
        <w:t>NICU</w:t>
      </w:r>
      <w:r w:rsidR="00662A92" w:rsidRPr="00AC3EE0">
        <w:t xml:space="preserve"> </w:t>
      </w:r>
      <w:r w:rsidR="00BC274F" w:rsidRPr="00AC3EE0">
        <w:t>to the neurophysiology department.</w:t>
      </w:r>
    </w:p>
    <w:p w14:paraId="1DE3DE01" w14:textId="77777777" w:rsidR="00BC274F" w:rsidRPr="00AC3EE0" w:rsidRDefault="00BC274F" w:rsidP="006267A2">
      <w:pPr>
        <w:spacing w:line="360" w:lineRule="auto"/>
      </w:pPr>
    </w:p>
    <w:p w14:paraId="49C87B58" w14:textId="1A009BF3" w:rsidR="00BC274F" w:rsidRPr="00AC3EE0" w:rsidRDefault="005E6976" w:rsidP="006267A2">
      <w:pPr>
        <w:spacing w:line="360" w:lineRule="auto"/>
        <w:rPr>
          <w:b/>
        </w:rPr>
      </w:pPr>
      <w:r>
        <w:rPr>
          <w:b/>
        </w:rPr>
        <w:t xml:space="preserve">2.3. </w:t>
      </w:r>
      <w:r w:rsidR="009C10B1" w:rsidRPr="00AC3EE0">
        <w:rPr>
          <w:b/>
        </w:rPr>
        <w:t xml:space="preserve">Clinical assessments. </w:t>
      </w:r>
      <w:r w:rsidR="00BC274F" w:rsidRPr="00AC3EE0">
        <w:t>A neurological AIS examination was performed on admission</w:t>
      </w:r>
      <w:r w:rsidR="00C04E0E" w:rsidRPr="00AC3EE0">
        <w:t>,</w:t>
      </w:r>
      <w:r w:rsidR="00BC274F" w:rsidRPr="00AC3EE0">
        <w:t xml:space="preserve"> </w:t>
      </w:r>
      <w:r w:rsidR="00946515">
        <w:t xml:space="preserve">at 4 – 8 weeks after injury and </w:t>
      </w:r>
      <w:r w:rsidR="00C04E0E" w:rsidRPr="00AC3EE0">
        <w:t>at</w:t>
      </w:r>
      <w:r w:rsidR="00BC274F" w:rsidRPr="00AC3EE0">
        <w:t xml:space="preserve"> 6 – 12 month</w:t>
      </w:r>
      <w:r w:rsidR="00946515">
        <w:t>s</w:t>
      </w:r>
      <w:r w:rsidR="00BC274F" w:rsidRPr="00AC3EE0">
        <w:t xml:space="preserve">. </w:t>
      </w:r>
      <w:r w:rsidR="000A2A56" w:rsidRPr="00AC3EE0">
        <w:t xml:space="preserve">The exam was performed by a neurosurgery research fellow trained </w:t>
      </w:r>
      <w:r w:rsidR="00E05CDD">
        <w:t xml:space="preserve">in </w:t>
      </w:r>
      <w:r w:rsidR="000A2A56" w:rsidRPr="00AC3EE0">
        <w:t xml:space="preserve">AIS. </w:t>
      </w:r>
      <w:r w:rsidR="00BC274F" w:rsidRPr="00AC3EE0">
        <w:t>CT and MR</w:t>
      </w:r>
      <w:r w:rsidR="00C04E0E" w:rsidRPr="00AC3EE0">
        <w:t>I</w:t>
      </w:r>
      <w:r w:rsidR="00BC274F" w:rsidRPr="00AC3EE0">
        <w:t xml:space="preserve"> scans of the whole spine were performed on admission.</w:t>
      </w:r>
      <w:r w:rsidR="004011F8" w:rsidRPr="00AC3EE0">
        <w:t xml:space="preserve"> Post-</w:t>
      </w:r>
      <w:r w:rsidR="003848ED" w:rsidRPr="00AC3EE0">
        <w:t xml:space="preserve">operative CT was </w:t>
      </w:r>
      <w:r w:rsidR="004011F8" w:rsidRPr="00AC3EE0">
        <w:t>done at 24 – 48 hours after surgery</w:t>
      </w:r>
      <w:r w:rsidR="003848ED" w:rsidRPr="00AC3EE0">
        <w:t xml:space="preserve"> and MRI after probe removal.</w:t>
      </w:r>
    </w:p>
    <w:p w14:paraId="2B30B48A" w14:textId="77777777" w:rsidR="00796410" w:rsidRPr="00AC3EE0" w:rsidRDefault="00796410" w:rsidP="006267A2">
      <w:pPr>
        <w:spacing w:line="360" w:lineRule="auto"/>
        <w:rPr>
          <w:color w:val="5B9BD5" w:themeColor="accent1"/>
        </w:rPr>
      </w:pPr>
    </w:p>
    <w:p w14:paraId="068AD63F" w14:textId="294D6AA2" w:rsidR="00BC274F" w:rsidRPr="00AC3EE0" w:rsidRDefault="005E6976" w:rsidP="006267A2">
      <w:pPr>
        <w:spacing w:line="360" w:lineRule="auto"/>
        <w:rPr>
          <w:b/>
        </w:rPr>
      </w:pPr>
      <w:r>
        <w:rPr>
          <w:b/>
        </w:rPr>
        <w:t xml:space="preserve">2.4. </w:t>
      </w:r>
      <w:r w:rsidR="00796410" w:rsidRPr="00AC3EE0">
        <w:rPr>
          <w:b/>
        </w:rPr>
        <w:t>Surger</w:t>
      </w:r>
      <w:r w:rsidR="009C10B1" w:rsidRPr="00AC3EE0">
        <w:rPr>
          <w:b/>
        </w:rPr>
        <w:t xml:space="preserve">y. </w:t>
      </w:r>
      <w:r w:rsidR="00D876E6" w:rsidRPr="00AC3EE0">
        <w:t xml:space="preserve">Surgical decompression was laminectomy +/- </w:t>
      </w:r>
      <w:proofErr w:type="spellStart"/>
      <w:r w:rsidR="00D876E6" w:rsidRPr="00AC3EE0">
        <w:t>corpectomy</w:t>
      </w:r>
      <w:proofErr w:type="spellEnd"/>
      <w:r w:rsidR="00796410" w:rsidRPr="00AC3EE0">
        <w:t xml:space="preserve"> </w:t>
      </w:r>
      <w:r w:rsidR="00206772" w:rsidRPr="00AC3EE0">
        <w:t>with spinal instrumentation</w:t>
      </w:r>
      <w:r w:rsidR="00D876E6" w:rsidRPr="00AC3EE0">
        <w:t xml:space="preserve"> </w:t>
      </w:r>
      <w:r w:rsidR="00155158" w:rsidRPr="00AC3EE0">
        <w:t>based on surgeon preference. Posterior fixation was with lateral mass screws for the cervical spine and pedicle screws for the thoracic spine</w:t>
      </w:r>
      <w:r w:rsidR="00796410" w:rsidRPr="00AC3EE0">
        <w:t xml:space="preserve">. </w:t>
      </w:r>
      <w:r w:rsidR="00155158" w:rsidRPr="00AC3EE0">
        <w:t xml:space="preserve">Anterior </w:t>
      </w:r>
      <w:r w:rsidR="00C60A79" w:rsidRPr="00AC3EE0">
        <w:t xml:space="preserve">cervical </w:t>
      </w:r>
      <w:r w:rsidR="00155158" w:rsidRPr="00AC3EE0">
        <w:t xml:space="preserve">fixation </w:t>
      </w:r>
      <w:r w:rsidR="00E56D0C" w:rsidRPr="00AC3EE0">
        <w:t>was with vertebral body plate and screws.</w:t>
      </w:r>
    </w:p>
    <w:p w14:paraId="1749E6A3" w14:textId="77777777" w:rsidR="00796410" w:rsidRPr="00AC3EE0" w:rsidRDefault="00796410" w:rsidP="006267A2">
      <w:pPr>
        <w:spacing w:line="360" w:lineRule="auto"/>
      </w:pPr>
    </w:p>
    <w:p w14:paraId="6281D7B5" w14:textId="6D27C214" w:rsidR="00767416" w:rsidRDefault="005E6976" w:rsidP="006267A2">
      <w:pPr>
        <w:spacing w:line="360" w:lineRule="auto"/>
        <w:rPr>
          <w:color w:val="5B9BD5" w:themeColor="accent1"/>
        </w:rPr>
      </w:pPr>
      <w:r>
        <w:rPr>
          <w:b/>
        </w:rPr>
        <w:t xml:space="preserve">2.5. </w:t>
      </w:r>
      <w:proofErr w:type="spellStart"/>
      <w:r w:rsidR="00796410" w:rsidRPr="00AC3EE0">
        <w:rPr>
          <w:b/>
        </w:rPr>
        <w:t>Intraspinal</w:t>
      </w:r>
      <w:proofErr w:type="spellEnd"/>
      <w:r w:rsidR="00796410" w:rsidRPr="00AC3EE0">
        <w:rPr>
          <w:b/>
        </w:rPr>
        <w:t xml:space="preserve"> pressure probe</w:t>
      </w:r>
      <w:r w:rsidR="00F66B80" w:rsidRPr="00AC3EE0">
        <w:rPr>
          <w:b/>
        </w:rPr>
        <w:t xml:space="preserve">, </w:t>
      </w:r>
      <w:proofErr w:type="spellStart"/>
      <w:r w:rsidR="004823C6" w:rsidRPr="00AC3EE0">
        <w:rPr>
          <w:b/>
        </w:rPr>
        <w:t>microdialysis</w:t>
      </w:r>
      <w:proofErr w:type="spellEnd"/>
      <w:r w:rsidR="00D04621" w:rsidRPr="00AC3EE0">
        <w:rPr>
          <w:b/>
        </w:rPr>
        <w:t xml:space="preserve"> and sub</w:t>
      </w:r>
      <w:r w:rsidR="00796410" w:rsidRPr="00AC3EE0">
        <w:rPr>
          <w:b/>
        </w:rPr>
        <w:t>dural electrode</w:t>
      </w:r>
      <w:r w:rsidR="009C10B1" w:rsidRPr="00AC3EE0">
        <w:rPr>
          <w:b/>
        </w:rPr>
        <w:t xml:space="preserve">s. </w:t>
      </w:r>
      <w:r w:rsidR="00B44607" w:rsidRPr="00AC3EE0">
        <w:t xml:space="preserve">An </w:t>
      </w:r>
      <w:r w:rsidR="00796410" w:rsidRPr="00AC3EE0">
        <w:t xml:space="preserve">ISP probe (Codman </w:t>
      </w:r>
      <w:proofErr w:type="spellStart"/>
      <w:r w:rsidR="00796410" w:rsidRPr="00AC3EE0">
        <w:t>Microsensor</w:t>
      </w:r>
      <w:proofErr w:type="spellEnd"/>
      <w:r w:rsidR="00796410" w:rsidRPr="00AC3EE0">
        <w:t xml:space="preserve"> Transducer®, </w:t>
      </w:r>
      <w:proofErr w:type="spellStart"/>
      <w:r w:rsidR="00796410" w:rsidRPr="00AC3EE0">
        <w:t>Depuy</w:t>
      </w:r>
      <w:proofErr w:type="spellEnd"/>
      <w:r w:rsidR="00796410" w:rsidRPr="00AC3EE0">
        <w:t xml:space="preserve"> </w:t>
      </w:r>
      <w:proofErr w:type="spellStart"/>
      <w:r w:rsidR="00796410" w:rsidRPr="00AC3EE0">
        <w:t>Synthes</w:t>
      </w:r>
      <w:proofErr w:type="spellEnd"/>
      <w:r w:rsidR="00796410" w:rsidRPr="00AC3EE0">
        <w:t>, Leeds, UK)</w:t>
      </w:r>
      <w:r w:rsidR="00F66B80" w:rsidRPr="00AC3EE0">
        <w:t xml:space="preserve">, </w:t>
      </w:r>
      <w:r w:rsidR="00B44607" w:rsidRPr="00AC3EE0">
        <w:t xml:space="preserve">a </w:t>
      </w:r>
      <w:r w:rsidR="00051176" w:rsidRPr="00AC3EE0">
        <w:t>MD</w:t>
      </w:r>
      <w:r w:rsidR="00F66B80" w:rsidRPr="00AC3EE0">
        <w:t xml:space="preserve"> catheter (CMA 61, CMA </w:t>
      </w:r>
      <w:proofErr w:type="spellStart"/>
      <w:r w:rsidR="00051176" w:rsidRPr="00AC3EE0">
        <w:t>microdialysis</w:t>
      </w:r>
      <w:proofErr w:type="spellEnd"/>
      <w:r w:rsidR="00F66B80" w:rsidRPr="00AC3EE0">
        <w:t xml:space="preserve"> AB, Sweden)</w:t>
      </w:r>
      <w:r w:rsidR="00796410" w:rsidRPr="00AC3EE0">
        <w:t xml:space="preserve"> and </w:t>
      </w:r>
      <w:r w:rsidR="00B44607" w:rsidRPr="00AC3EE0">
        <w:t>a flexible sub</w:t>
      </w:r>
      <w:r w:rsidR="00796410" w:rsidRPr="00AC3EE0">
        <w:t xml:space="preserve">dural strip </w:t>
      </w:r>
      <w:r w:rsidR="00B44607" w:rsidRPr="00AC3EE0">
        <w:t xml:space="preserve">with eight platinum electrode contacts </w:t>
      </w:r>
      <w:r w:rsidR="00796410" w:rsidRPr="00AC3EE0">
        <w:t xml:space="preserve">(AD Tech, Oak Creek, USA) were tunnelled through </w:t>
      </w:r>
      <w:r w:rsidR="00AF3FA7" w:rsidRPr="00AC3EE0">
        <w:t xml:space="preserve">the skin into the wound </w:t>
      </w:r>
      <w:r w:rsidR="00C74138" w:rsidRPr="00AC3EE0">
        <w:fldChar w:fldCharType="begin">
          <w:fldData xml:space="preserve">PEVuZE5vdGU+PENpdGU+PEF1dGhvcj5QaGFuZzwvQXV0aG9yPjxZZWFyPjIwMTY8L1llYXI+PFJl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=
</w:fldData>
        </w:fldChar>
      </w:r>
      <w:r w:rsidR="00C973E5">
        <w:instrText xml:space="preserve"> ADDIN EN.CITE </w:instrText>
      </w:r>
      <w:r w:rsidR="00C973E5">
        <w:fldChar w:fldCharType="begin">
          <w:fldData xml:space="preserve">PEVuZE5vdGU+PENpdGU+PEF1dGhvcj5QaGFuZzwvQXV0aG9yPjxZZWFyPjIwMTY8L1llYXI+PFJl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=
</w:fldData>
        </w:fldChar>
      </w:r>
      <w:r w:rsidR="00C973E5">
        <w:instrText xml:space="preserve"> ADDIN EN.CITE.DATA </w:instrText>
      </w:r>
      <w:r w:rsidR="00C973E5">
        <w:fldChar w:fldCharType="end"/>
      </w:r>
      <w:r w:rsidR="00C74138" w:rsidRPr="00AC3EE0">
        <w:fldChar w:fldCharType="separate"/>
      </w:r>
      <w:r w:rsidR="00C973E5">
        <w:rPr>
          <w:noProof/>
        </w:rPr>
        <w:t>[7, 8, 21]</w:t>
      </w:r>
      <w:r w:rsidR="00C74138" w:rsidRPr="00AC3EE0">
        <w:fldChar w:fldCharType="end"/>
      </w:r>
      <w:r w:rsidR="00D4178B" w:rsidRPr="00AC3EE0">
        <w:t>.</w:t>
      </w:r>
      <w:r w:rsidR="00AF3FA7" w:rsidRPr="00AC3EE0">
        <w:t xml:space="preserve"> </w:t>
      </w:r>
      <w:r w:rsidR="00F66B80" w:rsidRPr="00AC3EE0">
        <w:t>U</w:t>
      </w:r>
      <w:r w:rsidR="00796410" w:rsidRPr="00AC3EE0">
        <w:t>nder the operating microscope, the dura and arachnoid were opened one level below the injury. The ISP probe</w:t>
      </w:r>
      <w:r w:rsidR="00C04E0E" w:rsidRPr="00AC3EE0">
        <w:t xml:space="preserve">, </w:t>
      </w:r>
      <w:r w:rsidR="00051176" w:rsidRPr="00AC3EE0">
        <w:t>MD</w:t>
      </w:r>
      <w:r w:rsidR="00C04E0E" w:rsidRPr="00AC3EE0">
        <w:t xml:space="preserve"> catheter</w:t>
      </w:r>
      <w:r w:rsidR="00796410" w:rsidRPr="00AC3EE0">
        <w:t xml:space="preserve"> and </w:t>
      </w:r>
      <w:r w:rsidR="00F7178F" w:rsidRPr="00AC3EE0">
        <w:t>electrode</w:t>
      </w:r>
      <w:r w:rsidR="00796410" w:rsidRPr="00AC3EE0">
        <w:t xml:space="preserve"> </w:t>
      </w:r>
      <w:r w:rsidR="00B44607" w:rsidRPr="00AC3EE0">
        <w:t xml:space="preserve">strip </w:t>
      </w:r>
      <w:r w:rsidR="00796410" w:rsidRPr="00AC3EE0">
        <w:t xml:space="preserve">were inserted through the </w:t>
      </w:r>
      <w:proofErr w:type="spellStart"/>
      <w:r w:rsidR="00796410" w:rsidRPr="00AC3EE0">
        <w:t>durotomy</w:t>
      </w:r>
      <w:proofErr w:type="spellEnd"/>
      <w:r w:rsidR="00796410" w:rsidRPr="00AC3EE0">
        <w:t xml:space="preserve"> and </w:t>
      </w:r>
      <w:r w:rsidR="00796410" w:rsidRPr="00AC3EE0">
        <w:lastRenderedPageBreak/>
        <w:t xml:space="preserve">advanced on the cord surface until the </w:t>
      </w:r>
      <w:r w:rsidR="00F66B80" w:rsidRPr="00AC3EE0">
        <w:t>ISP</w:t>
      </w:r>
      <w:r w:rsidR="00F7178F" w:rsidRPr="00AC3EE0">
        <w:t xml:space="preserve"> probe tip was</w:t>
      </w:r>
      <w:r w:rsidR="00796410" w:rsidRPr="00AC3EE0">
        <w:t xml:space="preserve"> at the site of maximal cord swelling</w:t>
      </w:r>
      <w:r w:rsidR="00F7178F" w:rsidRPr="00AC3EE0">
        <w:t xml:space="preserve"> and the strip electrode straddled the injury site</w:t>
      </w:r>
      <w:r w:rsidR="001572D5">
        <w:t xml:space="preserve"> (Figs. 1A-B)</w:t>
      </w:r>
      <w:r w:rsidR="00796410" w:rsidRPr="00AC3EE0">
        <w:t xml:space="preserve">. The </w:t>
      </w:r>
      <w:proofErr w:type="spellStart"/>
      <w:r w:rsidR="00796410" w:rsidRPr="00AC3EE0">
        <w:t>dural</w:t>
      </w:r>
      <w:proofErr w:type="spellEnd"/>
      <w:r w:rsidR="00796410" w:rsidRPr="00AC3EE0">
        <w:t xml:space="preserve"> opening was sutured and supplemented with fibrin glue (</w:t>
      </w:r>
      <w:proofErr w:type="spellStart"/>
      <w:r w:rsidR="00796410" w:rsidRPr="00AC3EE0">
        <w:t>Tisseel</w:t>
      </w:r>
      <w:proofErr w:type="spellEnd"/>
      <w:r w:rsidR="00796410" w:rsidRPr="00AC3EE0">
        <w:rPr>
          <w:vertAlign w:val="superscript"/>
        </w:rPr>
        <w:t>®</w:t>
      </w:r>
      <w:r w:rsidR="00796410" w:rsidRPr="00AC3EE0">
        <w:t xml:space="preserve">, Baxter, UK). </w:t>
      </w:r>
      <w:r w:rsidR="001572D5">
        <w:t>T</w:t>
      </w:r>
      <w:r w:rsidR="00796410" w:rsidRPr="00AC3EE0">
        <w:t xml:space="preserve">he </w:t>
      </w:r>
      <w:r w:rsidR="00F66B80" w:rsidRPr="00AC3EE0">
        <w:t>probes</w:t>
      </w:r>
      <w:r w:rsidR="00095832">
        <w:t xml:space="preserve"> were sutured to the skin</w:t>
      </w:r>
      <w:r w:rsidR="00946515">
        <w:t>.</w:t>
      </w:r>
    </w:p>
    <w:p w14:paraId="4C16D9DB" w14:textId="77777777" w:rsidR="00767416" w:rsidRDefault="00767416" w:rsidP="006267A2">
      <w:pPr>
        <w:spacing w:line="360" w:lineRule="auto"/>
        <w:rPr>
          <w:color w:val="5B9BD5" w:themeColor="accent1"/>
        </w:rPr>
      </w:pPr>
    </w:p>
    <w:p w14:paraId="2E1C2AFA" w14:textId="4D270641" w:rsidR="00F7178F" w:rsidRPr="00AC3EE0" w:rsidRDefault="005E6976" w:rsidP="006267A2">
      <w:pPr>
        <w:spacing w:line="360" w:lineRule="auto"/>
        <w:rPr>
          <w:b/>
        </w:rPr>
      </w:pPr>
      <w:r>
        <w:rPr>
          <w:b/>
        </w:rPr>
        <w:t xml:space="preserve">2.6. </w:t>
      </w:r>
      <w:r w:rsidR="009C10B1" w:rsidRPr="00AC3EE0">
        <w:rPr>
          <w:b/>
        </w:rPr>
        <w:t>ISP</w:t>
      </w:r>
      <w:r w:rsidR="00F7178F" w:rsidRPr="00AC3EE0">
        <w:rPr>
          <w:b/>
        </w:rPr>
        <w:t xml:space="preserve"> and </w:t>
      </w:r>
      <w:r w:rsidR="009C10B1" w:rsidRPr="00AC3EE0">
        <w:rPr>
          <w:b/>
        </w:rPr>
        <w:t xml:space="preserve">SCPP monitoring. </w:t>
      </w:r>
      <w:r w:rsidR="00F7178F" w:rsidRPr="00AC3EE0">
        <w:t xml:space="preserve">The ISP probe was connected to a Codman ICP box linked via a ML221 amplifier to a </w:t>
      </w:r>
      <w:proofErr w:type="spellStart"/>
      <w:r w:rsidR="00F7178F" w:rsidRPr="00AC3EE0">
        <w:t>P</w:t>
      </w:r>
      <w:r w:rsidR="00C04E0E" w:rsidRPr="00AC3EE0">
        <w:t>owerLab</w:t>
      </w:r>
      <w:proofErr w:type="spellEnd"/>
      <w:r w:rsidR="00C04E0E" w:rsidRPr="00AC3EE0">
        <w:t xml:space="preserve"> running </w:t>
      </w:r>
      <w:proofErr w:type="spellStart"/>
      <w:r w:rsidR="00C04E0E" w:rsidRPr="00AC3EE0">
        <w:t>LabChart</w:t>
      </w:r>
      <w:proofErr w:type="spellEnd"/>
      <w:r w:rsidR="00C04E0E" w:rsidRPr="00AC3EE0">
        <w:t xml:space="preserve"> v.8</w:t>
      </w:r>
      <w:r w:rsidR="00F7178F" w:rsidRPr="00AC3EE0">
        <w:t xml:space="preserve"> (AD Inst</w:t>
      </w:r>
      <w:r w:rsidR="00144426">
        <w:t>ruments, Oxford, UK). B</w:t>
      </w:r>
      <w:r w:rsidR="00F7178F" w:rsidRPr="00AC3EE0">
        <w:t xml:space="preserve">lood pressure was recorded from a radial artery catheter connected to the Philips </w:t>
      </w:r>
      <w:proofErr w:type="spellStart"/>
      <w:r w:rsidR="00F7178F" w:rsidRPr="00AC3EE0">
        <w:t>Intellivue</w:t>
      </w:r>
      <w:proofErr w:type="spellEnd"/>
      <w:r w:rsidR="00F7178F" w:rsidRPr="00AC3EE0">
        <w:t xml:space="preserve"> MX800 bedside monitoring system (Philips, Guildford, UK) in turn connected to the </w:t>
      </w:r>
      <w:proofErr w:type="spellStart"/>
      <w:r w:rsidR="00F7178F" w:rsidRPr="00AC3EE0">
        <w:t>PowerLab</w:t>
      </w:r>
      <w:proofErr w:type="spellEnd"/>
      <w:r w:rsidR="00F7178F" w:rsidRPr="00AC3EE0">
        <w:t xml:space="preserve"> system. The ISP and arterial blood pressure signals were sampled at 1 kHz. </w:t>
      </w:r>
      <w:proofErr w:type="spellStart"/>
      <w:r w:rsidR="00F7178F" w:rsidRPr="00AC3EE0">
        <w:t>LabChart</w:t>
      </w:r>
      <w:proofErr w:type="spellEnd"/>
      <w:r w:rsidR="00F7178F" w:rsidRPr="00AC3EE0">
        <w:t xml:space="preserve"> was used to analyse the signals and compute SCPP</w:t>
      </w:r>
      <w:r w:rsidR="00144426">
        <w:t xml:space="preserve"> (</w:t>
      </w:r>
      <w:r w:rsidR="00F7178F" w:rsidRPr="00AC3EE0">
        <w:t>mean arterial pressure minus ISP</w:t>
      </w:r>
      <w:r w:rsidR="00144426">
        <w:t>)</w:t>
      </w:r>
      <w:r w:rsidR="00F7178F" w:rsidRPr="00AC3EE0">
        <w:t xml:space="preserve">. ISP is different </w:t>
      </w:r>
      <w:r w:rsidR="00946515">
        <w:t>from</w:t>
      </w:r>
      <w:r w:rsidR="00F7178F" w:rsidRPr="00AC3EE0">
        <w:t xml:space="preserve"> intrathecal pressure measured above or below the injury because the swollen, injured cord is compressed against the dura thus compartmentalising the intrathecal s</w:t>
      </w:r>
      <w:r w:rsidR="001572D5">
        <w:t xml:space="preserve">pace </w:t>
      </w:r>
      <w:r w:rsidR="00F7178F" w:rsidRPr="00AC3EE0">
        <w:fldChar w:fldCharType="begin">
          <w:fldData xml:space="preserve">PEVuZE5vdGU+PENpdGU+PEF1dGhvcj5XZXJuZGxlPC9BdXRob3I+PFllYXI+MjAxNjwvWWVhcj48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</w:fldData>
        </w:fldChar>
      </w:r>
      <w:r w:rsidR="00C973E5">
        <w:instrText xml:space="preserve"> ADDIN EN.CITE </w:instrText>
      </w:r>
      <w:r w:rsidR="00C973E5">
        <w:fldChar w:fldCharType="begin">
          <w:fldData xml:space="preserve">PEVuZE5vdGU+PENpdGU+PEF1dGhvcj5XZXJuZGxlPC9BdXRob3I+PFllYXI+MjAxNjwvWWVhcj48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</w:fldData>
        </w:fldChar>
      </w:r>
      <w:r w:rsidR="00C973E5">
        <w:instrText xml:space="preserve"> ADDIN EN.CITE.DATA </w:instrText>
      </w:r>
      <w:r w:rsidR="00C973E5">
        <w:fldChar w:fldCharType="end"/>
      </w:r>
      <w:r w:rsidR="00F7178F" w:rsidRPr="00AC3EE0">
        <w:fldChar w:fldCharType="separate"/>
      </w:r>
      <w:r w:rsidR="00C973E5">
        <w:rPr>
          <w:noProof/>
        </w:rPr>
        <w:t>[8, 21, 22]</w:t>
      </w:r>
      <w:r w:rsidR="00F7178F" w:rsidRPr="00AC3EE0">
        <w:fldChar w:fldCharType="end"/>
      </w:r>
      <w:r w:rsidR="00D4178B" w:rsidRPr="00AC3EE0">
        <w:t>.</w:t>
      </w:r>
    </w:p>
    <w:p w14:paraId="09A97BBC" w14:textId="77777777" w:rsidR="00DA6F60" w:rsidRPr="00AC3EE0" w:rsidRDefault="00DA6F60" w:rsidP="006267A2">
      <w:pPr>
        <w:spacing w:line="360" w:lineRule="auto"/>
      </w:pPr>
    </w:p>
    <w:p w14:paraId="062BE607" w14:textId="3D0A3F31" w:rsidR="00DB5DD2" w:rsidRPr="00AC3EE0" w:rsidRDefault="005E6976" w:rsidP="006267A2">
      <w:pPr>
        <w:spacing w:line="360" w:lineRule="auto"/>
        <w:rPr>
          <w:b/>
        </w:rPr>
      </w:pPr>
      <w:r>
        <w:rPr>
          <w:b/>
        </w:rPr>
        <w:t xml:space="preserve">2.7. </w:t>
      </w:r>
      <w:proofErr w:type="spellStart"/>
      <w:r w:rsidR="009C10B1" w:rsidRPr="00AC3EE0">
        <w:rPr>
          <w:b/>
        </w:rPr>
        <w:t>Microdialysis</w:t>
      </w:r>
      <w:proofErr w:type="spellEnd"/>
      <w:r w:rsidR="009C10B1" w:rsidRPr="00AC3EE0">
        <w:rPr>
          <w:b/>
        </w:rPr>
        <w:t xml:space="preserve">. </w:t>
      </w:r>
      <w:r w:rsidR="00A0497E" w:rsidRPr="00AC3EE0">
        <w:t xml:space="preserve">CNS perfusion fluid (CMA </w:t>
      </w:r>
      <w:proofErr w:type="spellStart"/>
      <w:r w:rsidR="00A0497E" w:rsidRPr="00AC3EE0">
        <w:t>Microdialysis</w:t>
      </w:r>
      <w:proofErr w:type="spellEnd"/>
      <w:r w:rsidR="00A0497E" w:rsidRPr="00AC3EE0">
        <w:t xml:space="preserve"> AB, Sweden) was perfused at 0.3 µL/min using </w:t>
      </w:r>
      <w:r w:rsidR="00E44B95">
        <w:t>a</w:t>
      </w:r>
      <w:r w:rsidR="00A0497E" w:rsidRPr="00AC3EE0">
        <w:t xml:space="preserve"> CMA106 pump (CMA </w:t>
      </w:r>
      <w:proofErr w:type="spellStart"/>
      <w:r w:rsidR="00A0497E" w:rsidRPr="00AC3EE0">
        <w:t>Microdialysis</w:t>
      </w:r>
      <w:proofErr w:type="spellEnd"/>
      <w:r w:rsidR="00A0497E" w:rsidRPr="00AC3EE0">
        <w:t xml:space="preserve"> AB, Sweden). </w:t>
      </w:r>
      <w:r w:rsidR="00051176" w:rsidRPr="00AC3EE0">
        <w:t>MD</w:t>
      </w:r>
      <w:r w:rsidR="00A0497E" w:rsidRPr="00AC3EE0">
        <w:t xml:space="preserve"> vials were changed hourly, stored at 4 °C, and batch analysed up to 24 hours later using ISCUS Flex (CMA </w:t>
      </w:r>
      <w:proofErr w:type="spellStart"/>
      <w:r w:rsidR="00A0497E" w:rsidRPr="00AC3EE0">
        <w:t>Microdialysis</w:t>
      </w:r>
      <w:proofErr w:type="spellEnd"/>
      <w:r w:rsidR="00A0497E" w:rsidRPr="00AC3EE0">
        <w:t xml:space="preserve"> AB, Sweden). The first two samples from each patient were discarded. All samples were analysed for glucose,</w:t>
      </w:r>
      <w:r w:rsidR="00C04E0E" w:rsidRPr="00AC3EE0">
        <w:t xml:space="preserve"> lactate, pyruvate, glycerol,</w:t>
      </w:r>
      <w:r w:rsidR="00A0497E" w:rsidRPr="00AC3EE0">
        <w:t xml:space="preserve"> glutamate and lactate-to-pyruvate ratio (LPR). 100-fold changes in m</w:t>
      </w:r>
      <w:r w:rsidR="002E3EFE" w:rsidRPr="00AC3EE0">
        <w:t>etabolite concentration, and 10-</w:t>
      </w:r>
      <w:r w:rsidR="00A0497E" w:rsidRPr="00AC3EE0">
        <w:t xml:space="preserve">fold changes in </w:t>
      </w:r>
      <w:r w:rsidR="00324C0C" w:rsidRPr="00AC3EE0">
        <w:t>LPR,</w:t>
      </w:r>
      <w:r w:rsidR="00A0497E" w:rsidRPr="00AC3EE0">
        <w:t xml:space="preserve"> compared with the preceding hour</w:t>
      </w:r>
      <w:r w:rsidR="00EE1435" w:rsidRPr="00AC3EE0">
        <w:t>, were excluded from analysis</w:t>
      </w:r>
      <w:r w:rsidR="004F78B4" w:rsidRPr="00AC3EE0">
        <w:t>.</w:t>
      </w:r>
      <w:r w:rsidR="004C2303" w:rsidRPr="00AC3EE0">
        <w:t xml:space="preserve"> </w:t>
      </w:r>
      <w:r w:rsidR="00BD2FFF">
        <w:t>This</w:t>
      </w:r>
      <w:r w:rsidR="00DB5DD2" w:rsidRPr="00AC3EE0">
        <w:t xml:space="preserve"> </w:t>
      </w:r>
      <w:r w:rsidR="00051176" w:rsidRPr="00AC3EE0">
        <w:t>MD</w:t>
      </w:r>
      <w:r w:rsidR="00DB5DD2" w:rsidRPr="00AC3EE0">
        <w:t xml:space="preserve"> method measures injury-site surface metabolism, which correlates with </w:t>
      </w:r>
      <w:proofErr w:type="spellStart"/>
      <w:r w:rsidR="00DB5DD2" w:rsidRPr="00AC3EE0">
        <w:t>intraparenchymal</w:t>
      </w:r>
      <w:proofErr w:type="spellEnd"/>
      <w:r w:rsidR="00DB5DD2" w:rsidRPr="00AC3EE0">
        <w:t xml:space="preserve"> metabolism, but is different from metabolites measured from </w:t>
      </w:r>
      <w:r w:rsidR="00324C0C" w:rsidRPr="00AC3EE0">
        <w:t xml:space="preserve">lumbar cerebrospinal fluid </w:t>
      </w:r>
      <w:r w:rsidR="00147A0B" w:rsidRPr="00AC3EE0">
        <w:t>(</w:t>
      </w:r>
      <w:r w:rsidR="00DB5DD2" w:rsidRPr="00AC3EE0">
        <w:t>CSF</w:t>
      </w:r>
      <w:r w:rsidR="00147A0B" w:rsidRPr="00AC3EE0">
        <w:t>)</w:t>
      </w:r>
      <w:r w:rsidR="00DB5DD2" w:rsidRPr="00AC3EE0">
        <w:t xml:space="preserve"> </w:t>
      </w:r>
      <w:r w:rsidR="00DB5DD2" w:rsidRPr="00AC3EE0">
        <w:fldChar w:fldCharType="begin">
          <w:fldData xml:space="preserve">PEVuZE5vdGU+PENpdGU+PEF1dGhvcj5QaGFuZzwvQXV0aG9yPjxZZWFyPjIwMTY8L1llYXI+PFJl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</w:fldData>
        </w:fldChar>
      </w:r>
      <w:r w:rsidR="00C973E5">
        <w:instrText xml:space="preserve"> ADDIN EN.CITE </w:instrText>
      </w:r>
      <w:r w:rsidR="00C973E5">
        <w:fldChar w:fldCharType="begin">
          <w:fldData xml:space="preserve">PEVuZE5vdGU+PENpdGU+PEF1dGhvcj5QaGFuZzwvQXV0aG9yPjxZZWFyPjIwMTY8L1llYXI+PFJl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</w:fldData>
        </w:fldChar>
      </w:r>
      <w:r w:rsidR="00C973E5">
        <w:instrText xml:space="preserve"> ADDIN EN.CITE.DATA </w:instrText>
      </w:r>
      <w:r w:rsidR="00C973E5">
        <w:fldChar w:fldCharType="end"/>
      </w:r>
      <w:r w:rsidR="00DB5DD2" w:rsidRPr="00AC3EE0">
        <w:fldChar w:fldCharType="separate"/>
      </w:r>
      <w:r w:rsidR="00C973E5">
        <w:rPr>
          <w:noProof/>
        </w:rPr>
        <w:t>[7, 11, 23]</w:t>
      </w:r>
      <w:r w:rsidR="00DB5DD2" w:rsidRPr="00AC3EE0">
        <w:fldChar w:fldCharType="end"/>
      </w:r>
      <w:r w:rsidR="00D4178B" w:rsidRPr="00AC3EE0">
        <w:t>.</w:t>
      </w:r>
    </w:p>
    <w:p w14:paraId="5D2442DA" w14:textId="77777777" w:rsidR="004D530E" w:rsidRPr="00AC3EE0" w:rsidRDefault="004D530E" w:rsidP="006267A2">
      <w:pPr>
        <w:spacing w:line="360" w:lineRule="auto"/>
      </w:pPr>
    </w:p>
    <w:p w14:paraId="238AFB7D" w14:textId="238193A7" w:rsidR="003B6A0D" w:rsidRPr="00AC3EE0" w:rsidRDefault="005E6976" w:rsidP="006267A2">
      <w:pPr>
        <w:spacing w:line="360" w:lineRule="auto"/>
        <w:rPr>
          <w:b/>
        </w:rPr>
      </w:pPr>
      <w:r>
        <w:rPr>
          <w:b/>
        </w:rPr>
        <w:t xml:space="preserve">2.8. </w:t>
      </w:r>
      <w:r w:rsidR="004D530E" w:rsidRPr="00AC3EE0">
        <w:rPr>
          <w:b/>
        </w:rPr>
        <w:t xml:space="preserve">Spinal cord </w:t>
      </w:r>
      <w:r w:rsidR="009C10B1" w:rsidRPr="00AC3EE0">
        <w:rPr>
          <w:b/>
        </w:rPr>
        <w:t xml:space="preserve">SEPs. </w:t>
      </w:r>
      <w:r w:rsidR="000C3331" w:rsidRPr="00AC3EE0">
        <w:t>SEP</w:t>
      </w:r>
      <w:r w:rsidR="00E248AC" w:rsidRPr="00AC3EE0">
        <w:t xml:space="preserve">s </w:t>
      </w:r>
      <w:r w:rsidR="00E30CBF" w:rsidRPr="00AC3EE0">
        <w:t xml:space="preserve">were recorded </w:t>
      </w:r>
      <w:r w:rsidR="00F6362F" w:rsidRPr="00AC3EE0">
        <w:t xml:space="preserve">by </w:t>
      </w:r>
      <w:r w:rsidR="00692A75" w:rsidRPr="00AC3EE0">
        <w:t>a highly specializ</w:t>
      </w:r>
      <w:r w:rsidR="00FE509A" w:rsidRPr="00AC3EE0">
        <w:t>ed clin</w:t>
      </w:r>
      <w:r w:rsidR="00692A75" w:rsidRPr="00AC3EE0">
        <w:t>ical neurophysiologist, supervis</w:t>
      </w:r>
      <w:r w:rsidR="00FE509A" w:rsidRPr="00AC3EE0">
        <w:t>ed by</w:t>
      </w:r>
      <w:r w:rsidR="00750512">
        <w:t xml:space="preserve"> a consultant neurophysiologist using </w:t>
      </w:r>
      <w:r w:rsidR="00FE509A" w:rsidRPr="00AC3EE0">
        <w:t xml:space="preserve">a XLTEK </w:t>
      </w:r>
      <w:proofErr w:type="spellStart"/>
      <w:r w:rsidR="00FE509A" w:rsidRPr="00AC3EE0">
        <w:t>Protektor</w:t>
      </w:r>
      <w:proofErr w:type="spellEnd"/>
      <w:r w:rsidR="00FE509A" w:rsidRPr="00AC3EE0">
        <w:t xml:space="preserve"> 32 system</w:t>
      </w:r>
      <w:r w:rsidR="00F6362F" w:rsidRPr="00AC3EE0">
        <w:t xml:space="preserve"> with a bipolar stimulating bar electrode</w:t>
      </w:r>
      <w:r w:rsidR="00FE509A" w:rsidRPr="00AC3EE0">
        <w:t xml:space="preserve"> (</w:t>
      </w:r>
      <w:proofErr w:type="spellStart"/>
      <w:r w:rsidR="00FE509A" w:rsidRPr="00AC3EE0">
        <w:t>Natus</w:t>
      </w:r>
      <w:proofErr w:type="spellEnd"/>
      <w:r w:rsidR="00FE509A" w:rsidRPr="00AC3EE0">
        <w:t xml:space="preserve"> Neuro</w:t>
      </w:r>
      <w:r w:rsidR="00BE7AFD" w:rsidRPr="00AC3EE0">
        <w:t>, Middleton, WI, USA)</w:t>
      </w:r>
      <w:r w:rsidR="00144426">
        <w:t>. S</w:t>
      </w:r>
      <w:r w:rsidR="00FE509A" w:rsidRPr="00AC3EE0">
        <w:t xml:space="preserve">ampling rate </w:t>
      </w:r>
      <w:r w:rsidR="00144426">
        <w:t>was</w:t>
      </w:r>
      <w:r w:rsidR="00FE509A" w:rsidRPr="00AC3EE0">
        <w:t xml:space="preserve"> </w:t>
      </w:r>
      <w:r w:rsidR="00BE7AFD" w:rsidRPr="00AC3EE0">
        <w:t>30 kHz</w:t>
      </w:r>
      <w:r w:rsidR="004F10F3" w:rsidRPr="00AC3EE0">
        <w:t>,</w:t>
      </w:r>
      <w:r w:rsidR="00FE509A" w:rsidRPr="00AC3EE0">
        <w:t xml:space="preserve"> </w:t>
      </w:r>
      <w:proofErr w:type="spellStart"/>
      <w:r w:rsidR="00FE509A" w:rsidRPr="00AC3EE0">
        <w:t>downsampled</w:t>
      </w:r>
      <w:proofErr w:type="spellEnd"/>
      <w:r w:rsidR="00FE509A" w:rsidRPr="00AC3EE0">
        <w:t xml:space="preserve"> to 7</w:t>
      </w:r>
      <w:r w:rsidR="004F10F3" w:rsidRPr="00AC3EE0">
        <w:t>,</w:t>
      </w:r>
      <w:r w:rsidR="00F6362F" w:rsidRPr="00AC3EE0">
        <w:t>538 Hz for analysis, with</w:t>
      </w:r>
      <w:r w:rsidR="00FE509A" w:rsidRPr="00AC3EE0">
        <w:t xml:space="preserve"> </w:t>
      </w:r>
      <w:r w:rsidR="00324C0C" w:rsidRPr="00AC3EE0">
        <w:t>bandpass</w:t>
      </w:r>
      <w:r w:rsidR="00FE509A" w:rsidRPr="00AC3EE0">
        <w:t xml:space="preserve"> filter 30 </w:t>
      </w:r>
      <w:r w:rsidR="00324C0C" w:rsidRPr="00AC3EE0">
        <w:t xml:space="preserve">– </w:t>
      </w:r>
      <w:r w:rsidR="00BE7AFD" w:rsidRPr="00AC3EE0">
        <w:t>1.5 kHz</w:t>
      </w:r>
      <w:r w:rsidR="00FE509A" w:rsidRPr="00AC3EE0">
        <w:t xml:space="preserve">. For the upper limbs, </w:t>
      </w:r>
      <w:r w:rsidR="000E4616" w:rsidRPr="00AC3EE0">
        <w:t>we stimulated</w:t>
      </w:r>
      <w:r w:rsidR="00FE509A" w:rsidRPr="00AC3EE0">
        <w:t xml:space="preserve"> </w:t>
      </w:r>
      <w:r w:rsidR="00273C96" w:rsidRPr="00AC3EE0">
        <w:t>the media</w:t>
      </w:r>
      <w:r w:rsidR="00382D91">
        <w:t>n nerve (</w:t>
      </w:r>
      <w:r w:rsidR="00FE509A" w:rsidRPr="00AC3EE0">
        <w:t>wrist</w:t>
      </w:r>
      <w:r w:rsidR="00382D91">
        <w:t>)</w:t>
      </w:r>
      <w:r w:rsidR="00FE509A" w:rsidRPr="00AC3EE0">
        <w:t xml:space="preserve"> </w:t>
      </w:r>
      <w:r w:rsidR="00273C96" w:rsidRPr="00AC3EE0">
        <w:t>and</w:t>
      </w:r>
      <w:r w:rsidR="00FE509A" w:rsidRPr="00AC3EE0">
        <w:t xml:space="preserve"> for the lower limbs th</w:t>
      </w:r>
      <w:r w:rsidR="00382D91">
        <w:t xml:space="preserve">e posterior </w:t>
      </w:r>
      <w:proofErr w:type="spellStart"/>
      <w:r w:rsidR="00382D91">
        <w:t>tibial</w:t>
      </w:r>
      <w:proofErr w:type="spellEnd"/>
      <w:r w:rsidR="00382D91">
        <w:t xml:space="preserve"> nerve (</w:t>
      </w:r>
      <w:r w:rsidR="00D41C1B" w:rsidRPr="00AC3EE0">
        <w:t>ankle</w:t>
      </w:r>
      <w:r w:rsidR="00382D91">
        <w:t>)</w:t>
      </w:r>
      <w:r w:rsidR="00D41C1B" w:rsidRPr="00AC3EE0">
        <w:t xml:space="preserve">. </w:t>
      </w:r>
      <w:r w:rsidR="00144426">
        <w:t>In</w:t>
      </w:r>
      <w:r w:rsidR="00D41C1B" w:rsidRPr="00AC3EE0">
        <w:t xml:space="preserve"> each patient, o</w:t>
      </w:r>
      <w:r w:rsidR="00FE509A" w:rsidRPr="00AC3EE0">
        <w:t>ptimal stimulat</w:t>
      </w:r>
      <w:r w:rsidR="00F6362F" w:rsidRPr="00AC3EE0">
        <w:t xml:space="preserve">ion was </w:t>
      </w:r>
      <w:r w:rsidR="00395AA8" w:rsidRPr="00AC3EE0">
        <w:t>determined</w:t>
      </w:r>
      <w:r w:rsidR="00F6362F" w:rsidRPr="00AC3EE0">
        <w:t xml:space="preserve"> by observing </w:t>
      </w:r>
      <w:r w:rsidR="00FE509A" w:rsidRPr="00AC3EE0">
        <w:t xml:space="preserve">repetitive muscle contraction </w:t>
      </w:r>
      <w:r w:rsidR="00F6362F" w:rsidRPr="00AC3EE0">
        <w:t>of the</w:t>
      </w:r>
      <w:r w:rsidR="00FE509A" w:rsidRPr="00AC3EE0">
        <w:t xml:space="preserve"> abductor </w:t>
      </w:r>
      <w:proofErr w:type="spellStart"/>
      <w:r w:rsidR="00FE509A" w:rsidRPr="00AC3EE0">
        <w:t>pollicis</w:t>
      </w:r>
      <w:proofErr w:type="spellEnd"/>
      <w:r w:rsidR="00FE509A" w:rsidRPr="00AC3EE0">
        <w:t xml:space="preserve"> brevis or flexor </w:t>
      </w:r>
      <w:proofErr w:type="spellStart"/>
      <w:r w:rsidR="00FE509A" w:rsidRPr="00AC3EE0">
        <w:t>hallucis</w:t>
      </w:r>
      <w:proofErr w:type="spellEnd"/>
      <w:r w:rsidR="00FE509A" w:rsidRPr="00AC3EE0">
        <w:t xml:space="preserve"> brevis</w:t>
      </w:r>
      <w:r w:rsidR="00E44B95">
        <w:t>;</w:t>
      </w:r>
      <w:r w:rsidR="000E4616" w:rsidRPr="00AC3EE0">
        <w:t xml:space="preserve"> </w:t>
      </w:r>
      <w:r w:rsidR="00FE509A" w:rsidRPr="00AC3EE0">
        <w:t>subsequent run</w:t>
      </w:r>
      <w:r w:rsidR="000E4616" w:rsidRPr="00AC3EE0">
        <w:t>s were</w:t>
      </w:r>
      <w:r w:rsidR="00FE509A" w:rsidRPr="00AC3EE0">
        <w:t xml:space="preserve"> performed </w:t>
      </w:r>
      <w:r w:rsidR="00E44B95">
        <w:t xml:space="preserve">at the same intensity at </w:t>
      </w:r>
      <w:r w:rsidR="00FE509A" w:rsidRPr="00AC3EE0">
        <w:t>1.9</w:t>
      </w:r>
      <w:r w:rsidR="00F6362F" w:rsidRPr="00AC3EE0">
        <w:t xml:space="preserve"> </w:t>
      </w:r>
      <w:r w:rsidR="00FE509A" w:rsidRPr="00AC3EE0">
        <w:t xml:space="preserve">Hz. </w:t>
      </w:r>
      <w:r w:rsidR="004823C6" w:rsidRPr="00AC3EE0">
        <w:t>As control, we obtained surface recordings using Ag/</w:t>
      </w:r>
      <w:proofErr w:type="spellStart"/>
      <w:r w:rsidR="004823C6" w:rsidRPr="00AC3EE0">
        <w:t>AgCl</w:t>
      </w:r>
      <w:proofErr w:type="spellEnd"/>
      <w:r w:rsidR="004823C6" w:rsidRPr="00AC3EE0">
        <w:t xml:space="preserve"> cup </w:t>
      </w:r>
      <w:r w:rsidR="004823C6" w:rsidRPr="00AC3EE0">
        <w:lastRenderedPageBreak/>
        <w:t>electrodes (</w:t>
      </w:r>
      <w:proofErr w:type="spellStart"/>
      <w:r w:rsidR="004823C6" w:rsidRPr="00AC3EE0">
        <w:t>Unimed</w:t>
      </w:r>
      <w:proofErr w:type="spellEnd"/>
      <w:r w:rsidR="004823C6" w:rsidRPr="00AC3EE0">
        <w:t xml:space="preserve">, Surrey, UK) filled with Ten20 conductive paste (Weaver &amp; Co, Colorado, USA) with </w:t>
      </w:r>
      <w:proofErr w:type="spellStart"/>
      <w:r w:rsidR="004823C6" w:rsidRPr="00AC3EE0">
        <w:t>Nuprep</w:t>
      </w:r>
      <w:proofErr w:type="spellEnd"/>
      <w:r w:rsidR="004823C6" w:rsidRPr="00AC3EE0">
        <w:t xml:space="preserve"> skin preparation gel (Weaver &amp; Co, Colorado, USA). Impedances were &lt;5 k</w:t>
      </w:r>
      <w:r w:rsidR="004823C6" w:rsidRPr="00AC3EE0">
        <w:sym w:font="Symbol" w:char="F057"/>
      </w:r>
      <w:r w:rsidR="004823C6" w:rsidRPr="00AC3EE0">
        <w:t xml:space="preserve">. We also obtained control responses from peripheral nerves using electrodes placed at </w:t>
      </w:r>
      <w:proofErr w:type="spellStart"/>
      <w:r w:rsidR="004823C6" w:rsidRPr="00AC3EE0">
        <w:t>Er</w:t>
      </w:r>
      <w:r w:rsidR="00144426">
        <w:t>b’s</w:t>
      </w:r>
      <w:proofErr w:type="spellEnd"/>
      <w:r w:rsidR="00144426">
        <w:t xml:space="preserve"> point and popliteal fossa with t</w:t>
      </w:r>
      <w:r w:rsidR="004823C6" w:rsidRPr="00AC3EE0">
        <w:t xml:space="preserve">he ground electrode </w:t>
      </w:r>
      <w:r w:rsidR="00144426">
        <w:t>at</w:t>
      </w:r>
      <w:r w:rsidR="004823C6" w:rsidRPr="00AC3EE0">
        <w:t xml:space="preserve"> </w:t>
      </w:r>
      <w:proofErr w:type="spellStart"/>
      <w:r w:rsidR="004823C6" w:rsidRPr="00AC3EE0">
        <w:t>Fz</w:t>
      </w:r>
      <w:proofErr w:type="spellEnd"/>
      <w:r w:rsidR="004823C6" w:rsidRPr="00AC3EE0">
        <w:t xml:space="preserve">. </w:t>
      </w:r>
      <w:r w:rsidR="000C3331" w:rsidRPr="00AC3EE0">
        <w:t>SEP</w:t>
      </w:r>
      <w:r w:rsidR="00FE509A" w:rsidRPr="00AC3EE0">
        <w:t xml:space="preserve">s were </w:t>
      </w:r>
      <w:r w:rsidR="00E44B95">
        <w:t xml:space="preserve">recorded from </w:t>
      </w:r>
      <w:r w:rsidR="00750512">
        <w:t>the</w:t>
      </w:r>
      <w:r w:rsidR="003B6AAD" w:rsidRPr="00AC3EE0">
        <w:t xml:space="preserve"> subdural electrode strip with a</w:t>
      </w:r>
      <w:r w:rsidR="00FE509A" w:rsidRPr="00AC3EE0">
        <w:t xml:space="preserve"> reference electrode </w:t>
      </w:r>
      <w:r w:rsidR="00750512">
        <w:t>placed</w:t>
      </w:r>
      <w:r w:rsidR="00FE509A" w:rsidRPr="00AC3EE0">
        <w:t xml:space="preserve"> on the neck.</w:t>
      </w:r>
      <w:r w:rsidR="003B6AAD" w:rsidRPr="00AC3EE0">
        <w:t xml:space="preserve"> </w:t>
      </w:r>
      <w:r w:rsidR="00750512">
        <w:t>Each run was the</w:t>
      </w:r>
      <w:r w:rsidR="00FE509A" w:rsidRPr="00AC3EE0">
        <w:t xml:space="preserve"> averaged </w:t>
      </w:r>
      <w:r w:rsidR="00750512">
        <w:t>of</w:t>
      </w:r>
      <w:r w:rsidR="00FE509A" w:rsidRPr="00AC3EE0">
        <w:t xml:space="preserve"> </w:t>
      </w:r>
      <w:r w:rsidR="00E73985">
        <w:t>300 accepted sweeps with at</w:t>
      </w:r>
      <w:r w:rsidR="00FE509A" w:rsidRPr="00AC3EE0">
        <w:t xml:space="preserve"> least two runs </w:t>
      </w:r>
      <w:r w:rsidR="002E3EFE" w:rsidRPr="00AC3EE0">
        <w:t>obtained</w:t>
      </w:r>
      <w:r w:rsidR="00750512">
        <w:t xml:space="preserve"> for each limb</w:t>
      </w:r>
      <w:r w:rsidR="00FE509A" w:rsidRPr="00AC3EE0">
        <w:t xml:space="preserve">. Responses were </w:t>
      </w:r>
      <w:r w:rsidR="002E3EFE" w:rsidRPr="00AC3EE0">
        <w:t>recorded</w:t>
      </w:r>
      <w:r w:rsidR="00FE509A" w:rsidRPr="00AC3EE0">
        <w:t xml:space="preserve"> </w:t>
      </w:r>
      <w:r w:rsidR="002E3EFE" w:rsidRPr="00AC3EE0">
        <w:t>after</w:t>
      </w:r>
      <w:r w:rsidR="00FE509A" w:rsidRPr="00AC3EE0">
        <w:t xml:space="preserve"> </w:t>
      </w:r>
      <w:r w:rsidR="002E3EFE" w:rsidRPr="00AC3EE0">
        <w:t>lower limb stimulation</w:t>
      </w:r>
      <w:r w:rsidR="00FE509A" w:rsidRPr="00AC3EE0">
        <w:t xml:space="preserve"> for thoracic injuries and </w:t>
      </w:r>
      <w:r w:rsidR="002E3EFE" w:rsidRPr="00AC3EE0">
        <w:t>after</w:t>
      </w:r>
      <w:r w:rsidR="00FE509A" w:rsidRPr="00AC3EE0">
        <w:t xml:space="preserve"> upper </w:t>
      </w:r>
      <w:r w:rsidR="002E3EFE" w:rsidRPr="00AC3EE0">
        <w:t>then lower limb</w:t>
      </w:r>
      <w:r w:rsidR="00FE509A" w:rsidRPr="00AC3EE0">
        <w:t xml:space="preserve"> </w:t>
      </w:r>
      <w:r w:rsidR="002E3EFE" w:rsidRPr="00AC3EE0">
        <w:t xml:space="preserve">stimulation </w:t>
      </w:r>
      <w:r w:rsidR="00BE7AFD" w:rsidRPr="00AC3EE0">
        <w:t>f</w:t>
      </w:r>
      <w:r w:rsidR="00FE509A" w:rsidRPr="00AC3EE0">
        <w:t>or cervical injuries</w:t>
      </w:r>
      <w:r w:rsidR="00221465" w:rsidRPr="00AC3EE0">
        <w:t xml:space="preserve"> at </w:t>
      </w:r>
      <w:r w:rsidR="003B6A0D" w:rsidRPr="00AC3EE0">
        <w:t xml:space="preserve">MAP </w:t>
      </w:r>
      <w:r w:rsidR="007A25F5" w:rsidRPr="00AC3EE0">
        <w:t>65 –</w:t>
      </w:r>
      <w:r w:rsidR="005F0B1F" w:rsidRPr="00AC3EE0">
        <w:t xml:space="preserve"> 70</w:t>
      </w:r>
      <w:r w:rsidR="004823C6" w:rsidRPr="00AC3EE0">
        <w:t xml:space="preserve"> mmHg</w:t>
      </w:r>
      <w:r w:rsidR="003B6AAD" w:rsidRPr="00AC3EE0">
        <w:t>;</w:t>
      </w:r>
      <w:r w:rsidR="003B6A0D" w:rsidRPr="00AC3EE0">
        <w:t xml:space="preserve"> then</w:t>
      </w:r>
      <w:r w:rsidR="003B6AAD" w:rsidRPr="00AC3EE0">
        <w:t>,</w:t>
      </w:r>
      <w:r w:rsidR="003B6A0D" w:rsidRPr="00AC3EE0">
        <w:t xml:space="preserve"> </w:t>
      </w:r>
      <w:r w:rsidR="003B6A0D" w:rsidRPr="00AC3EE0">
        <w:rPr>
          <w:color w:val="000000" w:themeColor="text1"/>
        </w:rPr>
        <w:t xml:space="preserve">MAP was increased using </w:t>
      </w:r>
      <w:r w:rsidR="00B560FB" w:rsidRPr="00AC3EE0">
        <w:rPr>
          <w:color w:val="000000" w:themeColor="text1"/>
        </w:rPr>
        <w:t xml:space="preserve">intravenous </w:t>
      </w:r>
      <w:r w:rsidR="003B6A0D" w:rsidRPr="00AC3EE0">
        <w:t xml:space="preserve">norepinephrine </w:t>
      </w:r>
      <w:r w:rsidR="00F6362F" w:rsidRPr="00AC3EE0">
        <w:t xml:space="preserve">by </w:t>
      </w:r>
      <w:r w:rsidR="004823C6" w:rsidRPr="00AC3EE0">
        <w:t>~</w:t>
      </w:r>
      <w:r w:rsidR="00F6362F" w:rsidRPr="00AC3EE0">
        <w:t xml:space="preserve">20 </w:t>
      </w:r>
      <w:r w:rsidR="00221465" w:rsidRPr="00AC3EE0">
        <w:t>mmHg</w:t>
      </w:r>
      <w:r w:rsidR="003B6A0D" w:rsidRPr="00AC3EE0">
        <w:t xml:space="preserve"> and kept cons</w:t>
      </w:r>
      <w:r w:rsidR="00DA6F60" w:rsidRPr="00AC3EE0">
        <w:t>tant for 10</w:t>
      </w:r>
      <w:r w:rsidR="00221465" w:rsidRPr="00AC3EE0">
        <w:t xml:space="preserve"> </w:t>
      </w:r>
      <w:r w:rsidR="00DA6F60" w:rsidRPr="00AC3EE0">
        <w:t xml:space="preserve">minutes before the </w:t>
      </w:r>
      <w:r w:rsidR="000C3331" w:rsidRPr="00AC3EE0">
        <w:t>SEP</w:t>
      </w:r>
      <w:r w:rsidR="009960A5" w:rsidRPr="00AC3EE0">
        <w:t>s</w:t>
      </w:r>
      <w:r w:rsidR="003B6A0D" w:rsidRPr="00AC3EE0">
        <w:t xml:space="preserve"> were repeated.</w:t>
      </w:r>
    </w:p>
    <w:p w14:paraId="25DEA9CD" w14:textId="77777777" w:rsidR="003B6A0D" w:rsidRPr="00AC3EE0" w:rsidRDefault="003B6A0D" w:rsidP="006267A2">
      <w:pPr>
        <w:spacing w:line="360" w:lineRule="auto"/>
      </w:pPr>
    </w:p>
    <w:p w14:paraId="515E7946" w14:textId="559A8232" w:rsidR="0071530A" w:rsidRPr="00AC3EE0" w:rsidRDefault="005E6976" w:rsidP="006267A2">
      <w:pPr>
        <w:spacing w:line="360" w:lineRule="auto"/>
        <w:rPr>
          <w:b/>
        </w:rPr>
      </w:pPr>
      <w:r>
        <w:rPr>
          <w:b/>
        </w:rPr>
        <w:t xml:space="preserve">2.9. </w:t>
      </w:r>
      <w:r w:rsidR="000C3331" w:rsidRPr="00AC3EE0">
        <w:rPr>
          <w:b/>
        </w:rPr>
        <w:t>SEP</w:t>
      </w:r>
      <w:r w:rsidR="009E6EA6" w:rsidRPr="00AC3EE0">
        <w:rPr>
          <w:b/>
        </w:rPr>
        <w:t xml:space="preserve"> </w:t>
      </w:r>
      <w:r w:rsidR="006C436D" w:rsidRPr="00AC3EE0">
        <w:rPr>
          <w:b/>
        </w:rPr>
        <w:t>signal a</w:t>
      </w:r>
      <w:r w:rsidR="009C10B1" w:rsidRPr="00AC3EE0">
        <w:rPr>
          <w:b/>
        </w:rPr>
        <w:t xml:space="preserve">nalysis. </w:t>
      </w:r>
      <w:r w:rsidR="006D16A5" w:rsidRPr="00AC3EE0">
        <w:t xml:space="preserve">For each </w:t>
      </w:r>
      <w:r w:rsidR="002E3EFE" w:rsidRPr="00AC3EE0">
        <w:t xml:space="preserve">of the eight </w:t>
      </w:r>
      <w:r w:rsidR="006D16A5" w:rsidRPr="00AC3EE0">
        <w:t>electrode contact</w:t>
      </w:r>
      <w:r w:rsidR="002E3EFE" w:rsidRPr="00AC3EE0">
        <w:t>s</w:t>
      </w:r>
      <w:r w:rsidR="006D16A5" w:rsidRPr="00AC3EE0">
        <w:t xml:space="preserve"> and each run, t</w:t>
      </w:r>
      <w:r w:rsidR="009960A5" w:rsidRPr="00AC3EE0">
        <w:t>wo neuroph</w:t>
      </w:r>
      <w:r w:rsidR="00DA6F60" w:rsidRPr="00AC3EE0">
        <w:t xml:space="preserve">ysiology staff </w:t>
      </w:r>
      <w:r w:rsidR="002E3EFE" w:rsidRPr="00AC3EE0">
        <w:t xml:space="preserve">independently and </w:t>
      </w:r>
      <w:r w:rsidR="003B6AAD" w:rsidRPr="00AC3EE0">
        <w:t xml:space="preserve">blindly </w:t>
      </w:r>
      <w:r w:rsidR="00DA6F60" w:rsidRPr="00AC3EE0">
        <w:t xml:space="preserve">assessed </w:t>
      </w:r>
      <w:r w:rsidR="0096732E">
        <w:t>if</w:t>
      </w:r>
      <w:r w:rsidR="00A07D90">
        <w:t xml:space="preserve"> </w:t>
      </w:r>
      <w:r w:rsidR="00A64334" w:rsidRPr="00AC3EE0">
        <w:t>SEP</w:t>
      </w:r>
      <w:r w:rsidR="009960A5" w:rsidRPr="00AC3EE0">
        <w:t xml:space="preserve"> was present. Both assessors had to agree </w:t>
      </w:r>
      <w:r w:rsidR="00A6427B" w:rsidRPr="00AC3EE0">
        <w:t xml:space="preserve">for </w:t>
      </w:r>
      <w:r w:rsidR="00703A65">
        <w:t>the SEP</w:t>
      </w:r>
      <w:r w:rsidR="00A6427B" w:rsidRPr="00AC3EE0">
        <w:t xml:space="preserve"> to be </w:t>
      </w:r>
      <w:r w:rsidR="00703A65">
        <w:t>termed</w:t>
      </w:r>
      <w:r w:rsidR="00A6427B" w:rsidRPr="00AC3EE0">
        <w:t xml:space="preserve"> active.</w:t>
      </w:r>
      <w:r w:rsidR="006D16A5" w:rsidRPr="00AC3EE0">
        <w:t xml:space="preserve"> </w:t>
      </w:r>
      <w:r w:rsidR="00750512">
        <w:t>We used</w:t>
      </w:r>
      <w:r w:rsidR="00BC41DA" w:rsidRPr="00AC3EE0">
        <w:t xml:space="preserve"> </w:t>
      </w:r>
      <w:proofErr w:type="spellStart"/>
      <w:r w:rsidR="00BC41DA" w:rsidRPr="00AC3EE0">
        <w:t>Labchart</w:t>
      </w:r>
      <w:proofErr w:type="spellEnd"/>
      <w:r w:rsidR="00BC41DA" w:rsidRPr="00AC3EE0">
        <w:t xml:space="preserve"> v.8 (AD Instruments, Oxford, UK) </w:t>
      </w:r>
      <w:r w:rsidR="006C436D" w:rsidRPr="00AC3EE0">
        <w:t>to compute</w:t>
      </w:r>
      <w:r w:rsidR="00BC41DA" w:rsidRPr="00AC3EE0">
        <w:t xml:space="preserve"> </w:t>
      </w:r>
      <w:r w:rsidR="006C436D" w:rsidRPr="00AC3EE0">
        <w:t>SEP</w:t>
      </w:r>
      <w:r w:rsidR="002E3EFE" w:rsidRPr="00AC3EE0">
        <w:t xml:space="preserve"> </w:t>
      </w:r>
      <w:r w:rsidR="00E44B95">
        <w:t>amplitude (</w:t>
      </w:r>
      <w:r w:rsidR="00345CF4" w:rsidRPr="00AC3EE0">
        <w:t>µV</w:t>
      </w:r>
      <w:r w:rsidR="0073615A">
        <w:t>,</w:t>
      </w:r>
      <w:r w:rsidR="00345CF4" w:rsidRPr="00AC3EE0">
        <w:t xml:space="preserve"> </w:t>
      </w:r>
      <w:r w:rsidR="006C436D" w:rsidRPr="00AC3EE0">
        <w:t xml:space="preserve">maximum positive peak to maximum negative </w:t>
      </w:r>
      <w:r w:rsidR="00345CF4" w:rsidRPr="00AC3EE0">
        <w:t>peak</w:t>
      </w:r>
      <w:r w:rsidR="00E44B95">
        <w:t>) and latency (</w:t>
      </w:r>
      <w:proofErr w:type="spellStart"/>
      <w:r w:rsidR="0073615A">
        <w:t>ms</w:t>
      </w:r>
      <w:proofErr w:type="spellEnd"/>
      <w:r w:rsidR="0073615A">
        <w:t xml:space="preserve">, </w:t>
      </w:r>
      <w:r w:rsidR="00345CF4" w:rsidRPr="00AC3EE0">
        <w:t>stimulus to maximum positive peak</w:t>
      </w:r>
      <w:r w:rsidR="00E44B95">
        <w:t>)</w:t>
      </w:r>
      <w:r w:rsidR="00BC41DA" w:rsidRPr="00AC3EE0">
        <w:t>.</w:t>
      </w:r>
      <w:r w:rsidR="004F2226" w:rsidRPr="00AC3EE0">
        <w:t xml:space="preserve"> </w:t>
      </w:r>
      <w:r w:rsidR="00730E6E" w:rsidRPr="00AC3EE0">
        <w:t>In response to SCPP increase, o</w:t>
      </w:r>
      <w:r w:rsidR="00DA6F60" w:rsidRPr="00AC3EE0">
        <w:t xml:space="preserve">verall </w:t>
      </w:r>
      <w:r w:rsidR="00061741" w:rsidRPr="00AC3EE0">
        <w:t>BETTER</w:t>
      </w:r>
      <w:r w:rsidR="00DA6F60" w:rsidRPr="00AC3EE0">
        <w:t xml:space="preserve"> </w:t>
      </w:r>
      <w:r w:rsidR="0071530A" w:rsidRPr="00AC3EE0">
        <w:t xml:space="preserve">SEP was </w:t>
      </w:r>
      <w:r w:rsidR="00730E6E" w:rsidRPr="00AC3EE0">
        <w:t>defined as</w:t>
      </w:r>
      <w:r w:rsidR="007419EA" w:rsidRPr="00AC3EE0">
        <w:t xml:space="preserve"> 25</w:t>
      </w:r>
      <w:r w:rsidR="00532045" w:rsidRPr="00AC3EE0">
        <w:t xml:space="preserve"> </w:t>
      </w:r>
      <w:r w:rsidR="007419EA" w:rsidRPr="00AC3EE0">
        <w:t xml:space="preserve">% </w:t>
      </w:r>
      <w:r w:rsidR="00730E6E" w:rsidRPr="00AC3EE0">
        <w:t xml:space="preserve">amplitude increase in </w:t>
      </w:r>
      <w:r w:rsidR="000F14CC" w:rsidRPr="00AC3EE0">
        <w:t>&gt;</w:t>
      </w:r>
      <w:r w:rsidR="00A6427B" w:rsidRPr="00AC3EE0">
        <w:t>50</w:t>
      </w:r>
      <w:r w:rsidR="000F14CC" w:rsidRPr="00AC3EE0">
        <w:t xml:space="preserve"> </w:t>
      </w:r>
      <w:r w:rsidR="00A6427B" w:rsidRPr="00AC3EE0">
        <w:t xml:space="preserve">% of active contacts </w:t>
      </w:r>
      <w:r w:rsidR="00730E6E" w:rsidRPr="00AC3EE0">
        <w:t xml:space="preserve">and overall </w:t>
      </w:r>
      <w:r w:rsidR="00061741" w:rsidRPr="00AC3EE0">
        <w:t>WORSE</w:t>
      </w:r>
      <w:r w:rsidR="00DA6F60" w:rsidRPr="00AC3EE0">
        <w:t xml:space="preserve"> </w:t>
      </w:r>
      <w:r w:rsidR="00A6427B" w:rsidRPr="00AC3EE0">
        <w:t xml:space="preserve">SEP </w:t>
      </w:r>
      <w:r w:rsidR="00730E6E" w:rsidRPr="00AC3EE0">
        <w:t>as</w:t>
      </w:r>
      <w:r w:rsidR="00A6427B" w:rsidRPr="00AC3EE0">
        <w:t xml:space="preserve"> </w:t>
      </w:r>
      <w:r w:rsidR="007419EA" w:rsidRPr="00AC3EE0">
        <w:t>25</w:t>
      </w:r>
      <w:r w:rsidR="00532045" w:rsidRPr="00AC3EE0">
        <w:t xml:space="preserve"> </w:t>
      </w:r>
      <w:r w:rsidR="007419EA" w:rsidRPr="00AC3EE0">
        <w:t xml:space="preserve">% </w:t>
      </w:r>
      <w:r w:rsidR="00730E6E" w:rsidRPr="00AC3EE0">
        <w:t>amplitude increase in ≤</w:t>
      </w:r>
      <w:r w:rsidR="00A6427B" w:rsidRPr="00AC3EE0">
        <w:t>50</w:t>
      </w:r>
      <w:r w:rsidR="00061741" w:rsidRPr="00AC3EE0">
        <w:t xml:space="preserve"> </w:t>
      </w:r>
      <w:r w:rsidR="00A6427B" w:rsidRPr="00AC3EE0">
        <w:t>% of active contacts.</w:t>
      </w:r>
      <w:r w:rsidR="00C456FC" w:rsidRPr="00AC3EE0">
        <w:t xml:space="preserve"> MIXED SEP was </w:t>
      </w:r>
      <w:r w:rsidR="00693968" w:rsidRPr="00AC3EE0">
        <w:t>BETTER SEP</w:t>
      </w:r>
      <w:r w:rsidR="00C456FC" w:rsidRPr="00AC3EE0">
        <w:t xml:space="preserve"> </w:t>
      </w:r>
      <w:r w:rsidR="00073399" w:rsidRPr="00AC3EE0">
        <w:t>with one side stimulated</w:t>
      </w:r>
      <w:r w:rsidR="00532045" w:rsidRPr="00AC3EE0">
        <w:t>,</w:t>
      </w:r>
      <w:r w:rsidR="00073399" w:rsidRPr="00AC3EE0">
        <w:t xml:space="preserve"> but </w:t>
      </w:r>
      <w:r w:rsidR="00693968" w:rsidRPr="00AC3EE0">
        <w:t>WORSE SEP</w:t>
      </w:r>
      <w:r w:rsidR="00073399" w:rsidRPr="00AC3EE0">
        <w:t xml:space="preserve"> with the other side stimulated.</w:t>
      </w:r>
      <w:r w:rsidR="00CB15E6" w:rsidRPr="00AC3EE0">
        <w:t xml:space="preserve"> Because the change in latency in response to SCPP increase was small</w:t>
      </w:r>
      <w:r w:rsidR="00FE6CFC" w:rsidRPr="00AC3EE0">
        <w:t xml:space="preserve"> (-5 – 5 % in ~95 % electrodes)</w:t>
      </w:r>
      <w:r w:rsidR="00652EC9" w:rsidRPr="00AC3EE0">
        <w:t xml:space="preserve">, latencies were not </w:t>
      </w:r>
      <w:proofErr w:type="spellStart"/>
      <w:r w:rsidR="00652EC9" w:rsidRPr="00AC3EE0">
        <w:t>analyzed</w:t>
      </w:r>
      <w:proofErr w:type="spellEnd"/>
      <w:r w:rsidR="00652EC9" w:rsidRPr="00AC3EE0">
        <w:t>.</w:t>
      </w:r>
    </w:p>
    <w:p w14:paraId="305F4DB2" w14:textId="77777777" w:rsidR="009E6EA6" w:rsidRPr="00AC3EE0" w:rsidRDefault="009E6EA6" w:rsidP="006267A2">
      <w:pPr>
        <w:spacing w:line="360" w:lineRule="auto"/>
      </w:pPr>
    </w:p>
    <w:p w14:paraId="53346248" w14:textId="67E15A81" w:rsidR="009E6EA6" w:rsidRPr="00AC3EE0" w:rsidRDefault="005E6976" w:rsidP="006267A2">
      <w:pPr>
        <w:spacing w:line="360" w:lineRule="auto"/>
        <w:rPr>
          <w:b/>
        </w:rPr>
      </w:pPr>
      <w:r>
        <w:rPr>
          <w:b/>
        </w:rPr>
        <w:t xml:space="preserve">2.10. </w:t>
      </w:r>
      <w:r w:rsidR="009C10B1" w:rsidRPr="00AC3EE0">
        <w:rPr>
          <w:b/>
        </w:rPr>
        <w:t xml:space="preserve">MRI/CT analysis. </w:t>
      </w:r>
      <w:r w:rsidR="007B485F" w:rsidRPr="00AC3EE0">
        <w:t>A post-</w:t>
      </w:r>
      <w:r w:rsidR="009E6EA6" w:rsidRPr="00AC3EE0">
        <w:t>operative CT</w:t>
      </w:r>
      <w:r w:rsidR="00051176" w:rsidRPr="00AC3EE0">
        <w:t xml:space="preserve"> was obtained</w:t>
      </w:r>
      <w:r w:rsidR="009E6EA6" w:rsidRPr="00AC3EE0">
        <w:t xml:space="preserve"> </w:t>
      </w:r>
      <w:r w:rsidR="00051176" w:rsidRPr="00AC3EE0">
        <w:t>before</w:t>
      </w:r>
      <w:r w:rsidR="009E6EA6" w:rsidRPr="00AC3EE0">
        <w:t xml:space="preserve"> </w:t>
      </w:r>
      <w:r w:rsidR="000C3331" w:rsidRPr="00AC3EE0">
        <w:t>SEP</w:t>
      </w:r>
      <w:r w:rsidR="009E6EA6" w:rsidRPr="00AC3EE0">
        <w:t xml:space="preserve"> recording</w:t>
      </w:r>
      <w:r w:rsidR="00051176" w:rsidRPr="00AC3EE0">
        <w:t xml:space="preserve"> to determine</w:t>
      </w:r>
      <w:r w:rsidR="009E6EA6" w:rsidRPr="00AC3EE0">
        <w:t xml:space="preserve"> the </w:t>
      </w:r>
      <w:r w:rsidR="00FF6814" w:rsidRPr="00AC3EE0">
        <w:t xml:space="preserve">anatomical </w:t>
      </w:r>
      <w:r w:rsidR="009E6EA6" w:rsidRPr="00AC3EE0">
        <w:t>position of each electrode contact</w:t>
      </w:r>
      <w:r w:rsidR="00051176" w:rsidRPr="00AC3EE0">
        <w:t xml:space="preserve"> </w:t>
      </w:r>
      <w:r w:rsidR="007B485F" w:rsidRPr="00AC3EE0">
        <w:t>(Fig. 1C)</w:t>
      </w:r>
      <w:r w:rsidR="00AB7B1C" w:rsidRPr="00AC3EE0">
        <w:t>. These</w:t>
      </w:r>
      <w:r w:rsidR="00FF6814" w:rsidRPr="00AC3EE0">
        <w:t xml:space="preserve"> position</w:t>
      </w:r>
      <w:r w:rsidR="00AB7B1C" w:rsidRPr="00AC3EE0">
        <w:t>s</w:t>
      </w:r>
      <w:r w:rsidR="0052280F" w:rsidRPr="00AC3EE0">
        <w:t xml:space="preserve"> were</w:t>
      </w:r>
      <w:r w:rsidR="007B485F" w:rsidRPr="00AC3EE0">
        <w:t xml:space="preserve"> transcribed onto the pre-</w:t>
      </w:r>
      <w:r w:rsidR="00FF6814" w:rsidRPr="00AC3EE0">
        <w:t xml:space="preserve">operative </w:t>
      </w:r>
      <w:r w:rsidR="00AB7B1C" w:rsidRPr="00AC3EE0">
        <w:t xml:space="preserve">T2 </w:t>
      </w:r>
      <w:r w:rsidR="00FF6814" w:rsidRPr="00AC3EE0">
        <w:t xml:space="preserve">MRI </w:t>
      </w:r>
      <w:r w:rsidR="00AB7B1C" w:rsidRPr="00AC3EE0">
        <w:t>to obtain</w:t>
      </w:r>
      <w:r w:rsidR="0052280F" w:rsidRPr="00AC3EE0">
        <w:t>,</w:t>
      </w:r>
      <w:r w:rsidR="00AB7B1C" w:rsidRPr="00AC3EE0">
        <w:t xml:space="preserve"> for each electrode contact</w:t>
      </w:r>
      <w:r w:rsidR="0052280F" w:rsidRPr="00AC3EE0">
        <w:t>,</w:t>
      </w:r>
      <w:r w:rsidR="00AB7B1C" w:rsidRPr="00AC3EE0">
        <w:t xml:space="preserve"> </w:t>
      </w:r>
      <w:r w:rsidR="00C770D6" w:rsidRPr="00AC3EE0">
        <w:t>an</w:t>
      </w:r>
      <w:r w:rsidR="00FF6814" w:rsidRPr="00AC3EE0">
        <w:t xml:space="preserve"> </w:t>
      </w:r>
      <w:r w:rsidR="003A2A85" w:rsidRPr="00AC3EE0">
        <w:t xml:space="preserve">axial </w:t>
      </w:r>
      <w:r w:rsidR="00FF6814" w:rsidRPr="00AC3EE0">
        <w:t>BASIC</w:t>
      </w:r>
      <w:r w:rsidR="007B485F" w:rsidRPr="00AC3EE0">
        <w:t xml:space="preserve"> (Brain and Spinal Injury </w:t>
      </w:r>
      <w:proofErr w:type="spellStart"/>
      <w:r w:rsidR="007B485F" w:rsidRPr="00AC3EE0">
        <w:t>Center</w:t>
      </w:r>
      <w:proofErr w:type="spellEnd"/>
      <w:r w:rsidR="003A2A85" w:rsidRPr="00AC3EE0">
        <w:t>)</w:t>
      </w:r>
      <w:r w:rsidR="00876C03" w:rsidRPr="00AC3EE0">
        <w:t xml:space="preserve"> score</w:t>
      </w:r>
      <w:r w:rsidR="00FF6814" w:rsidRPr="00AC3EE0">
        <w:t xml:space="preserve"> </w:t>
      </w:r>
      <w:r w:rsidR="00C770D6" w:rsidRPr="00AC3EE0">
        <w:t>as follows</w:t>
      </w:r>
      <w:r w:rsidR="00F560A8" w:rsidRPr="00AC3EE0">
        <w:t xml:space="preserve"> </w:t>
      </w:r>
      <w:r w:rsidR="00C770D6" w:rsidRPr="00AC3EE0">
        <w:fldChar w:fldCharType="begin">
          <w:fldData xml:space="preserve">PEVuZE5vdGU+PENpdGU+PEF1dGhvcj5UYWxib3R0PC9BdXRob3I+PFllYXI+MjAxNTwvWWVhcj48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</w:fldData>
        </w:fldChar>
      </w:r>
      <w:r w:rsidR="00C973E5">
        <w:instrText xml:space="preserve"> ADDIN EN.CITE </w:instrText>
      </w:r>
      <w:r w:rsidR="00C973E5">
        <w:fldChar w:fldCharType="begin">
          <w:fldData xml:space="preserve">PEVuZE5vdGU+PENpdGU+PEF1dGhvcj5UYWxib3R0PC9BdXRob3I+PFllYXI+MjAxNTwvWWVhcj48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</w:fldData>
        </w:fldChar>
      </w:r>
      <w:r w:rsidR="00C973E5">
        <w:instrText xml:space="preserve"> ADDIN EN.CITE.DATA </w:instrText>
      </w:r>
      <w:r w:rsidR="00C973E5">
        <w:fldChar w:fldCharType="end"/>
      </w:r>
      <w:r w:rsidR="00C770D6" w:rsidRPr="00AC3EE0">
        <w:fldChar w:fldCharType="separate"/>
      </w:r>
      <w:r w:rsidR="00C973E5">
        <w:rPr>
          <w:noProof/>
        </w:rPr>
        <w:t>[24]</w:t>
      </w:r>
      <w:r w:rsidR="00C770D6" w:rsidRPr="00AC3EE0">
        <w:fldChar w:fldCharType="end"/>
      </w:r>
      <w:r w:rsidR="00F560A8" w:rsidRPr="00AC3EE0">
        <w:t>:</w:t>
      </w:r>
      <w:r w:rsidR="007B485F" w:rsidRPr="00AC3EE0">
        <w:t xml:space="preserve"> </w:t>
      </w:r>
      <w:r w:rsidR="003A2A85" w:rsidRPr="00AC3EE0">
        <w:t>0 = No signal change, 1 = Hyper intensity confined to grey matter, 2 = Hyper intensity beyond grey matter but not all white matter, 3 = Hyper intensity involves whole axial cord, 4 =</w:t>
      </w:r>
      <w:r w:rsidR="004823C6" w:rsidRPr="00AC3EE0">
        <w:t xml:space="preserve"> Hypo intensity indicative of </w:t>
      </w:r>
      <w:proofErr w:type="spellStart"/>
      <w:r w:rsidR="004823C6" w:rsidRPr="00AC3EE0">
        <w:t>h</w:t>
      </w:r>
      <w:r w:rsidR="003A2A85" w:rsidRPr="00AC3EE0">
        <w:t>emorrhage</w:t>
      </w:r>
      <w:proofErr w:type="spellEnd"/>
      <w:r w:rsidR="003A2A85" w:rsidRPr="00AC3EE0">
        <w:t>.</w:t>
      </w:r>
    </w:p>
    <w:p w14:paraId="1BAB3BFA" w14:textId="77777777" w:rsidR="00BC41DA" w:rsidRPr="00AC3EE0" w:rsidRDefault="00BC41DA" w:rsidP="006267A2">
      <w:pPr>
        <w:spacing w:line="360" w:lineRule="auto"/>
      </w:pPr>
    </w:p>
    <w:p w14:paraId="26D40789" w14:textId="4B59F861" w:rsidR="00FF2871" w:rsidRPr="00767416" w:rsidRDefault="005E6976" w:rsidP="006267A2">
      <w:pPr>
        <w:spacing w:line="360" w:lineRule="auto"/>
        <w:rPr>
          <w:b/>
        </w:rPr>
      </w:pPr>
      <w:r>
        <w:rPr>
          <w:b/>
        </w:rPr>
        <w:t xml:space="preserve">2.11. </w:t>
      </w:r>
      <w:r w:rsidR="00FF2871" w:rsidRPr="00AC3EE0">
        <w:rPr>
          <w:b/>
        </w:rPr>
        <w:t xml:space="preserve">Statistical analysis. </w:t>
      </w:r>
      <w:r w:rsidR="004823C6" w:rsidRPr="00AC3EE0">
        <w:t xml:space="preserve">Analyses were done with </w:t>
      </w:r>
      <w:proofErr w:type="spellStart"/>
      <w:r w:rsidR="004823C6" w:rsidRPr="00AC3EE0">
        <w:t>XLStat</w:t>
      </w:r>
      <w:proofErr w:type="spellEnd"/>
      <w:r w:rsidR="004823C6" w:rsidRPr="00AC3EE0">
        <w:t xml:space="preserve"> Biomed (v.18.07; </w:t>
      </w:r>
      <w:proofErr w:type="spellStart"/>
      <w:r w:rsidR="004823C6" w:rsidRPr="00AC3EE0">
        <w:t>Addinsoft</w:t>
      </w:r>
      <w:proofErr w:type="spellEnd"/>
      <w:r w:rsidR="004823C6" w:rsidRPr="00AC3EE0">
        <w:t xml:space="preserve">, NY, USA). SEP assessor agreement was tested with Cohen’s </w:t>
      </w:r>
      <w:r w:rsidR="004823C6" w:rsidRPr="00AC3EE0">
        <w:rPr>
          <w:rFonts w:ascii="Symbol" w:hAnsi="Symbol"/>
        </w:rPr>
        <w:t></w:t>
      </w:r>
      <w:r w:rsidR="004823C6" w:rsidRPr="00AC3EE0">
        <w:t xml:space="preserve">. </w:t>
      </w:r>
      <w:r w:rsidR="00997B2B" w:rsidRPr="00AC3EE0">
        <w:t>LPR</w:t>
      </w:r>
      <w:r w:rsidR="004823C6" w:rsidRPr="00AC3EE0">
        <w:t xml:space="preserve"> </w:t>
      </w:r>
      <w:r w:rsidR="004823C6" w:rsidRPr="00AC3EE0">
        <w:rPr>
          <w:i/>
        </w:rPr>
        <w:t>versus</w:t>
      </w:r>
      <w:r w:rsidR="004823C6" w:rsidRPr="00AC3EE0">
        <w:t xml:space="preserve"> SCPP and </w:t>
      </w:r>
      <w:r w:rsidR="00997B2B" w:rsidRPr="00AC3EE0">
        <w:rPr>
          <w:i/>
        </w:rPr>
        <w:t>versus</w:t>
      </w:r>
      <w:r w:rsidR="00997B2B" w:rsidRPr="00AC3EE0">
        <w:t xml:space="preserve"> </w:t>
      </w:r>
      <w:r w:rsidR="004823C6" w:rsidRPr="00AC3EE0">
        <w:t xml:space="preserve">[glucose] </w:t>
      </w:r>
      <w:r w:rsidR="00997B2B" w:rsidRPr="00AC3EE0">
        <w:t xml:space="preserve">for the two groups (BETTER SEP, WORSE SEP) was tested with </w:t>
      </w:r>
      <w:r w:rsidR="004823C6" w:rsidRPr="00AC3EE0">
        <w:t>two-</w:t>
      </w:r>
      <w:r w:rsidR="00997B2B" w:rsidRPr="00AC3EE0">
        <w:t xml:space="preserve">way ANOVA </w:t>
      </w:r>
      <w:r w:rsidR="00997B2B" w:rsidRPr="00AC3EE0">
        <w:lastRenderedPageBreak/>
        <w:t>and</w:t>
      </w:r>
      <w:r w:rsidR="004823C6" w:rsidRPr="00AC3EE0">
        <w:t xml:space="preserve"> </w:t>
      </w:r>
      <w:r w:rsidR="004823C6" w:rsidRPr="00AC3EE0">
        <w:rPr>
          <w:i/>
        </w:rPr>
        <w:t>post hoc</w:t>
      </w:r>
      <w:r w:rsidR="004823C6" w:rsidRPr="00AC3EE0">
        <w:t xml:space="preserve"> Fisher’s le</w:t>
      </w:r>
      <w:r w:rsidR="00997B2B" w:rsidRPr="00AC3EE0">
        <w:t xml:space="preserve">ast significant difference test. </w:t>
      </w:r>
      <w:r w:rsidR="004823C6" w:rsidRPr="00AC3EE0">
        <w:t xml:space="preserve">AIS grade improvement </w:t>
      </w:r>
      <w:r w:rsidR="004823C6" w:rsidRPr="00AC3EE0">
        <w:rPr>
          <w:i/>
        </w:rPr>
        <w:t>versus</w:t>
      </w:r>
      <w:r w:rsidR="004823C6" w:rsidRPr="00AC3EE0">
        <w:t xml:space="preserve"> active contacts and </w:t>
      </w:r>
      <w:r w:rsidR="00997B2B" w:rsidRPr="00AC3EE0">
        <w:rPr>
          <w:i/>
        </w:rPr>
        <w:t>versus</w:t>
      </w:r>
      <w:r w:rsidR="00997B2B" w:rsidRPr="00AC3EE0">
        <w:t xml:space="preserve"> </w:t>
      </w:r>
      <w:r w:rsidR="004823C6" w:rsidRPr="00AC3EE0">
        <w:t xml:space="preserve">amplitude increase was tested by two tailed t test. Significance was at </w:t>
      </w:r>
      <w:r w:rsidR="004823C6" w:rsidRPr="00AC3EE0">
        <w:rPr>
          <w:i/>
        </w:rPr>
        <w:t>P</w:t>
      </w:r>
      <w:r w:rsidR="004823C6" w:rsidRPr="00AC3EE0">
        <w:t xml:space="preserve"> &lt; 0.05.</w:t>
      </w:r>
      <w:r w:rsidR="00FF2871" w:rsidRPr="00AC3EE0">
        <w:br w:type="page"/>
      </w:r>
    </w:p>
    <w:p w14:paraId="117CCDEC" w14:textId="12597ED0" w:rsidR="008C18B4" w:rsidRDefault="005E6976" w:rsidP="006267A2">
      <w:pPr>
        <w:spacing w:line="360" w:lineRule="auto"/>
        <w:rPr>
          <w:b/>
          <w:sz w:val="28"/>
          <w:szCs w:val="28"/>
        </w:rPr>
      </w:pPr>
      <w:r>
        <w:rPr>
          <w:b/>
          <w:sz w:val="28"/>
          <w:szCs w:val="28"/>
        </w:rPr>
        <w:lastRenderedPageBreak/>
        <w:t xml:space="preserve">3. </w:t>
      </w:r>
      <w:r w:rsidR="008C18B4" w:rsidRPr="00AC3EE0">
        <w:rPr>
          <w:b/>
          <w:sz w:val="28"/>
          <w:szCs w:val="28"/>
        </w:rPr>
        <w:t>RESULTS</w:t>
      </w:r>
    </w:p>
    <w:p w14:paraId="1C69B512" w14:textId="77777777" w:rsidR="0055635F" w:rsidRPr="00AC3EE0" w:rsidRDefault="0055635F" w:rsidP="006267A2">
      <w:pPr>
        <w:spacing w:line="360" w:lineRule="auto"/>
        <w:rPr>
          <w:b/>
          <w:sz w:val="28"/>
          <w:szCs w:val="28"/>
        </w:rPr>
      </w:pPr>
    </w:p>
    <w:p w14:paraId="7BF48F9A" w14:textId="37E84C90" w:rsidR="008C18B4" w:rsidRPr="00AC3EE0" w:rsidRDefault="005E6976" w:rsidP="006267A2">
      <w:pPr>
        <w:spacing w:line="360" w:lineRule="auto"/>
        <w:rPr>
          <w:b/>
        </w:rPr>
      </w:pPr>
      <w:r>
        <w:rPr>
          <w:b/>
        </w:rPr>
        <w:t xml:space="preserve">3.1. </w:t>
      </w:r>
      <w:r w:rsidR="00E66BAB" w:rsidRPr="00AC3EE0">
        <w:rPr>
          <w:b/>
        </w:rPr>
        <w:t>Patient characteristic</w:t>
      </w:r>
      <w:r w:rsidR="00FF2871" w:rsidRPr="00AC3EE0">
        <w:rPr>
          <w:b/>
        </w:rPr>
        <w:t xml:space="preserve">s. </w:t>
      </w:r>
      <w:r w:rsidR="008C18B4" w:rsidRPr="00AC3EE0">
        <w:t>We recruited and teste</w:t>
      </w:r>
      <w:r w:rsidR="008E6EEB" w:rsidRPr="00AC3EE0">
        <w:t xml:space="preserve">d </w:t>
      </w:r>
      <w:r w:rsidR="00FA0B74" w:rsidRPr="00AC3EE0">
        <w:t>12 patients with severe TSCI. Patients were young (m</w:t>
      </w:r>
      <w:r w:rsidR="00CC1FD0" w:rsidRPr="00AC3EE0">
        <w:t>ea</w:t>
      </w:r>
      <w:r w:rsidR="008C18B4" w:rsidRPr="00AC3EE0">
        <w:t>n</w:t>
      </w:r>
      <w:r w:rsidR="008E6EEB" w:rsidRPr="00AC3EE0">
        <w:t xml:space="preserve"> </w:t>
      </w:r>
      <w:r w:rsidR="008C18B4" w:rsidRPr="00AC3EE0">
        <w:t xml:space="preserve">age </w:t>
      </w:r>
      <w:r w:rsidR="00CC1FD0" w:rsidRPr="00AC3EE0">
        <w:t>40</w:t>
      </w:r>
      <w:r w:rsidR="008C18B4" w:rsidRPr="00AC3EE0">
        <w:t xml:space="preserve"> years</w:t>
      </w:r>
      <w:r w:rsidR="00C4088E">
        <w:t xml:space="preserve">), </w:t>
      </w:r>
      <w:r w:rsidR="008C18B4" w:rsidRPr="00AC3EE0">
        <w:t>67</w:t>
      </w:r>
      <w:r w:rsidR="00FA0B74" w:rsidRPr="00AC3EE0">
        <w:t xml:space="preserve"> </w:t>
      </w:r>
      <w:r w:rsidR="008C18B4" w:rsidRPr="00AC3EE0">
        <w:t>%</w:t>
      </w:r>
      <w:r w:rsidR="00FA0B74" w:rsidRPr="00AC3EE0">
        <w:t xml:space="preserve"> were male,</w:t>
      </w:r>
      <w:r w:rsidR="00C4088E">
        <w:t xml:space="preserve"> 58 %</w:t>
      </w:r>
      <w:r w:rsidR="003B391D" w:rsidRPr="00AC3EE0">
        <w:t xml:space="preserve"> </w:t>
      </w:r>
      <w:r w:rsidR="008C18B4" w:rsidRPr="00AC3EE0">
        <w:t xml:space="preserve">had cervical </w:t>
      </w:r>
      <w:r w:rsidR="0060447F" w:rsidRPr="00AC3EE0">
        <w:t>TSCI and</w:t>
      </w:r>
      <w:r w:rsidR="00FA0B74" w:rsidRPr="00AC3EE0">
        <w:t xml:space="preserve"> </w:t>
      </w:r>
      <w:r w:rsidR="0060447F" w:rsidRPr="00AC3EE0">
        <w:t>67 %</w:t>
      </w:r>
      <w:r w:rsidR="003B391D" w:rsidRPr="00AC3EE0">
        <w:t xml:space="preserve"> </w:t>
      </w:r>
      <w:r w:rsidR="00FA0B74" w:rsidRPr="00AC3EE0">
        <w:t>had</w:t>
      </w:r>
      <w:r w:rsidR="008C18B4" w:rsidRPr="00AC3EE0">
        <w:t xml:space="preserve"> </w:t>
      </w:r>
      <w:r w:rsidR="00745FB3">
        <w:t xml:space="preserve">incomplete </w:t>
      </w:r>
      <w:r w:rsidR="008C18B4" w:rsidRPr="00AC3EE0">
        <w:t xml:space="preserve">injuries. </w:t>
      </w:r>
      <w:r w:rsidR="008E6EEB" w:rsidRPr="00AC3EE0">
        <w:t xml:space="preserve">The </w:t>
      </w:r>
      <w:r w:rsidR="00CC1FD0" w:rsidRPr="00AC3EE0">
        <w:t>me</w:t>
      </w:r>
      <w:r w:rsidR="008E6EEB" w:rsidRPr="00AC3EE0">
        <w:t xml:space="preserve">an interval between </w:t>
      </w:r>
      <w:r w:rsidR="00FA0B74" w:rsidRPr="00AC3EE0">
        <w:t>TSCI</w:t>
      </w:r>
      <w:r w:rsidR="008E6EEB" w:rsidRPr="00AC3EE0">
        <w:t xml:space="preserve"> and</w:t>
      </w:r>
      <w:r w:rsidR="00A20392" w:rsidRPr="00AC3EE0">
        <w:t xml:space="preserve"> surgery was </w:t>
      </w:r>
      <w:r w:rsidR="00750512">
        <w:t>&lt;2</w:t>
      </w:r>
      <w:r w:rsidR="003B391D" w:rsidRPr="00AC3EE0">
        <w:t xml:space="preserve"> days</w:t>
      </w:r>
      <w:r w:rsidR="00FA0B74" w:rsidRPr="00AC3EE0">
        <w:t xml:space="preserve"> and between</w:t>
      </w:r>
      <w:r w:rsidR="00A20392" w:rsidRPr="00AC3EE0">
        <w:t xml:space="preserve"> </w:t>
      </w:r>
      <w:r w:rsidR="00FA0B74" w:rsidRPr="00AC3EE0">
        <w:t>TSCI</w:t>
      </w:r>
      <w:r w:rsidR="00A20392" w:rsidRPr="00AC3EE0">
        <w:t xml:space="preserve"> and</w:t>
      </w:r>
      <w:r w:rsidR="00DA6F60" w:rsidRPr="00AC3EE0">
        <w:t xml:space="preserve"> S</w:t>
      </w:r>
      <w:r w:rsidR="008E6EEB" w:rsidRPr="00AC3EE0">
        <w:t xml:space="preserve">EP testing </w:t>
      </w:r>
      <w:r w:rsidR="003B391D" w:rsidRPr="00AC3EE0">
        <w:t>6 – 7 days</w:t>
      </w:r>
      <w:r w:rsidR="008E6EEB" w:rsidRPr="00AC3EE0">
        <w:t>.</w:t>
      </w:r>
      <w:r w:rsidR="00786B66" w:rsidRPr="00AC3EE0">
        <w:t xml:space="preserve"> All patients were </w:t>
      </w:r>
      <w:proofErr w:type="spellStart"/>
      <w:r w:rsidR="00786B66" w:rsidRPr="00AC3EE0">
        <w:t>normothermic</w:t>
      </w:r>
      <w:proofErr w:type="spellEnd"/>
      <w:r w:rsidR="00786B66" w:rsidRPr="00AC3EE0">
        <w:t xml:space="preserve"> and off intravenous </w:t>
      </w:r>
      <w:r w:rsidR="00B560FB" w:rsidRPr="00AC3EE0">
        <w:rPr>
          <w:color w:val="000000" w:themeColor="text1"/>
        </w:rPr>
        <w:t>sedation an</w:t>
      </w:r>
      <w:bookmarkStart w:id="0" w:name="_GoBack"/>
      <w:bookmarkEnd w:id="0"/>
      <w:r w:rsidR="00B560FB" w:rsidRPr="00AC3EE0">
        <w:rPr>
          <w:color w:val="000000" w:themeColor="text1"/>
        </w:rPr>
        <w:t>d analgesic</w:t>
      </w:r>
      <w:r w:rsidR="00786B66" w:rsidRPr="00AC3EE0">
        <w:rPr>
          <w:color w:val="000000" w:themeColor="text1"/>
        </w:rPr>
        <w:t xml:space="preserve"> </w:t>
      </w:r>
      <w:r w:rsidR="00786B66" w:rsidRPr="00AC3EE0">
        <w:t>infusions for SEP testing.</w:t>
      </w:r>
      <w:r w:rsidR="008E6EEB" w:rsidRPr="00AC3EE0">
        <w:t xml:space="preserve"> </w:t>
      </w:r>
      <w:r w:rsidR="00750512">
        <w:t xml:space="preserve">At follow up (mean </w:t>
      </w:r>
      <w:r w:rsidR="00C60056">
        <w:t>9.9</w:t>
      </w:r>
      <w:r w:rsidR="00750512">
        <w:t xml:space="preserve"> months),</w:t>
      </w:r>
      <w:r w:rsidR="008E6EEB" w:rsidRPr="00AC3EE0">
        <w:t xml:space="preserve"> </w:t>
      </w:r>
      <w:r w:rsidR="006F48D8" w:rsidRPr="00AC3EE0">
        <w:t>42</w:t>
      </w:r>
      <w:r w:rsidR="00FA0B74" w:rsidRPr="00AC3EE0">
        <w:t xml:space="preserve"> </w:t>
      </w:r>
      <w:r w:rsidR="005C036E" w:rsidRPr="00AC3EE0">
        <w:t>%</w:t>
      </w:r>
      <w:r w:rsidR="008E6EEB" w:rsidRPr="00AC3EE0">
        <w:t xml:space="preserve"> patients improved </w:t>
      </w:r>
      <w:r w:rsidR="00FA0B74" w:rsidRPr="00AC3EE0">
        <w:t>by one</w:t>
      </w:r>
      <w:r w:rsidR="008E6EEB" w:rsidRPr="00AC3EE0">
        <w:t xml:space="preserve"> </w:t>
      </w:r>
      <w:r w:rsidR="003B391D" w:rsidRPr="00AC3EE0">
        <w:t>AIS</w:t>
      </w:r>
      <w:r w:rsidR="008E6EEB" w:rsidRPr="00AC3EE0">
        <w:t xml:space="preserve"> grade</w:t>
      </w:r>
      <w:r w:rsidR="005C036E" w:rsidRPr="00AC3EE0">
        <w:t xml:space="preserve"> and one patient deteriorated one AIS grade</w:t>
      </w:r>
      <w:r w:rsidR="008E6EEB" w:rsidRPr="00AC3EE0">
        <w:t>.</w:t>
      </w:r>
      <w:r w:rsidR="00CC1FD0" w:rsidRPr="00AC3EE0">
        <w:t xml:space="preserve"> </w:t>
      </w:r>
      <w:r w:rsidR="00A20392" w:rsidRPr="00AC3EE0">
        <w:t xml:space="preserve">Table 1 </w:t>
      </w:r>
      <w:r w:rsidR="002A2F2F">
        <w:t>and the Supplement provide</w:t>
      </w:r>
      <w:r w:rsidR="00A20392" w:rsidRPr="00AC3EE0">
        <w:t xml:space="preserve"> </w:t>
      </w:r>
      <w:r w:rsidR="001A63BE" w:rsidRPr="00AC3EE0">
        <w:t>details</w:t>
      </w:r>
      <w:r w:rsidR="002A2F2F">
        <w:t>.</w:t>
      </w:r>
    </w:p>
    <w:p w14:paraId="4D395344" w14:textId="77777777" w:rsidR="00C3570E" w:rsidRPr="00AC3EE0" w:rsidRDefault="00C3570E" w:rsidP="006267A2">
      <w:pPr>
        <w:spacing w:line="360" w:lineRule="auto"/>
      </w:pPr>
    </w:p>
    <w:p w14:paraId="2DEC6D12" w14:textId="78C70949" w:rsidR="000803A9" w:rsidRPr="00BD2FFF" w:rsidRDefault="005E6976" w:rsidP="006267A2">
      <w:pPr>
        <w:spacing w:line="360" w:lineRule="auto"/>
        <w:rPr>
          <w:b/>
        </w:rPr>
      </w:pPr>
      <w:r>
        <w:rPr>
          <w:b/>
        </w:rPr>
        <w:t xml:space="preserve">3.2. </w:t>
      </w:r>
      <w:r w:rsidR="00BA5523" w:rsidRPr="00AC3EE0">
        <w:rPr>
          <w:b/>
        </w:rPr>
        <w:t>Injury site monitoring is safe</w:t>
      </w:r>
      <w:r w:rsidR="00BD2FFF">
        <w:rPr>
          <w:b/>
        </w:rPr>
        <w:t xml:space="preserve">. </w:t>
      </w:r>
      <w:r w:rsidR="00E51CC1" w:rsidRPr="00AC3EE0">
        <w:t xml:space="preserve">There were no </w:t>
      </w:r>
      <w:r w:rsidR="00636B24" w:rsidRPr="00AC3EE0">
        <w:t>major</w:t>
      </w:r>
      <w:r w:rsidR="00FE63D3">
        <w:t xml:space="preserve"> probe-</w:t>
      </w:r>
      <w:r w:rsidR="00E51CC1" w:rsidRPr="00AC3EE0">
        <w:t>related complications</w:t>
      </w:r>
      <w:r w:rsidR="003848ED" w:rsidRPr="00AC3EE0">
        <w:t xml:space="preserve"> (Table 2)</w:t>
      </w:r>
      <w:r w:rsidR="00636B24" w:rsidRPr="00AC3EE0">
        <w:t>. T</w:t>
      </w:r>
      <w:r w:rsidR="00E51CC1" w:rsidRPr="00AC3EE0">
        <w:t>hree pati</w:t>
      </w:r>
      <w:r w:rsidR="003848ED" w:rsidRPr="00AC3EE0">
        <w:t xml:space="preserve">ents </w:t>
      </w:r>
      <w:r w:rsidR="00636B24" w:rsidRPr="00AC3EE0">
        <w:t xml:space="preserve">had </w:t>
      </w:r>
      <w:r w:rsidR="003848ED" w:rsidRPr="00AC3EE0">
        <w:t>CSF</w:t>
      </w:r>
      <w:r w:rsidR="00636B24" w:rsidRPr="00AC3EE0">
        <w:t xml:space="preserve"> leak</w:t>
      </w:r>
      <w:r w:rsidR="00E51CC1" w:rsidRPr="00AC3EE0">
        <w:t xml:space="preserve"> </w:t>
      </w:r>
      <w:r w:rsidR="00B453B7">
        <w:t>from</w:t>
      </w:r>
      <w:r w:rsidR="00E51CC1" w:rsidRPr="00AC3EE0">
        <w:t xml:space="preserve"> the</w:t>
      </w:r>
      <w:r w:rsidR="003848ED" w:rsidRPr="00AC3EE0">
        <w:t xml:space="preserve"> skin</w:t>
      </w:r>
      <w:r w:rsidR="00636B24" w:rsidRPr="00AC3EE0">
        <w:t xml:space="preserve"> probe sites, successfully </w:t>
      </w:r>
      <w:r w:rsidR="00B453B7">
        <w:t>managed with</w:t>
      </w:r>
      <w:r w:rsidR="00E51CC1" w:rsidRPr="00AC3EE0">
        <w:t xml:space="preserve"> purse string suture</w:t>
      </w:r>
      <w:r w:rsidR="00B453B7">
        <w:t>s</w:t>
      </w:r>
      <w:r w:rsidR="00E51CC1" w:rsidRPr="00AC3EE0">
        <w:t xml:space="preserve"> around the</w:t>
      </w:r>
      <w:r w:rsidR="00D948F9">
        <w:t>se</w:t>
      </w:r>
      <w:r w:rsidR="00E51CC1" w:rsidRPr="00AC3EE0">
        <w:t xml:space="preserve"> site</w:t>
      </w:r>
      <w:r w:rsidR="00B453B7">
        <w:t>s</w:t>
      </w:r>
      <w:r w:rsidR="00E51CC1" w:rsidRPr="00AC3EE0">
        <w:t xml:space="preserve">. </w:t>
      </w:r>
      <w:r w:rsidR="00D948F9">
        <w:t>To</w:t>
      </w:r>
      <w:r w:rsidR="00692A75" w:rsidRPr="00AC3EE0">
        <w:t xml:space="preserve"> minimiz</w:t>
      </w:r>
      <w:r w:rsidR="00636B24" w:rsidRPr="00AC3EE0">
        <w:t>e the risk</w:t>
      </w:r>
      <w:r w:rsidR="007973D4" w:rsidRPr="00AC3EE0">
        <w:t>s</w:t>
      </w:r>
      <w:r w:rsidR="00D948F9">
        <w:t xml:space="preserve"> of CSF leak and infection, we tunnelled</w:t>
      </w:r>
      <w:r w:rsidR="00E51CC1" w:rsidRPr="00AC3EE0">
        <w:t xml:space="preserve"> </w:t>
      </w:r>
      <w:r w:rsidR="00636B24" w:rsidRPr="00AC3EE0">
        <w:t xml:space="preserve">the probes </w:t>
      </w:r>
      <w:r w:rsidR="00FE63D3">
        <w:t>&gt;</w:t>
      </w:r>
      <w:r w:rsidR="00E51CC1" w:rsidRPr="00AC3EE0">
        <w:t>5</w:t>
      </w:r>
      <w:r w:rsidR="00636B24" w:rsidRPr="00AC3EE0">
        <w:t xml:space="preserve"> </w:t>
      </w:r>
      <w:r w:rsidR="007973D4" w:rsidRPr="00AC3EE0">
        <w:t xml:space="preserve">cm </w:t>
      </w:r>
      <w:r w:rsidR="00D948F9">
        <w:t>and covered</w:t>
      </w:r>
      <w:r w:rsidR="00E51CC1" w:rsidRPr="00AC3EE0">
        <w:t xml:space="preserve"> the operative </w:t>
      </w:r>
      <w:r w:rsidR="007973D4" w:rsidRPr="00AC3EE0">
        <w:t xml:space="preserve">and probe </w:t>
      </w:r>
      <w:r w:rsidR="00FE63D3">
        <w:t>skin</w:t>
      </w:r>
      <w:r w:rsidR="007973D4" w:rsidRPr="00AC3EE0">
        <w:t xml:space="preserve"> sites with a large</w:t>
      </w:r>
      <w:r w:rsidR="00E51CC1" w:rsidRPr="00AC3EE0">
        <w:t xml:space="preserve"> </w:t>
      </w:r>
      <w:r w:rsidR="00DA6F60" w:rsidRPr="00AC3EE0">
        <w:t xml:space="preserve">iodine impregnated </w:t>
      </w:r>
      <w:r w:rsidR="00636B24" w:rsidRPr="00AC3EE0">
        <w:t>drape</w:t>
      </w:r>
      <w:r w:rsidR="00E51CC1" w:rsidRPr="00AC3EE0">
        <w:t>.</w:t>
      </w:r>
      <w:r w:rsidR="00CD0EB5" w:rsidRPr="00AC3EE0">
        <w:t xml:space="preserve"> Compared </w:t>
      </w:r>
      <w:r w:rsidR="00D948F9">
        <w:t xml:space="preserve">with </w:t>
      </w:r>
      <w:r w:rsidR="009D10F3">
        <w:t>before surgery</w:t>
      </w:r>
      <w:r w:rsidR="00CD0EB5" w:rsidRPr="00AC3EE0">
        <w:t>, 1 – 2 weeks after probe removal there was</w:t>
      </w:r>
      <w:r w:rsidR="003848ED" w:rsidRPr="00AC3EE0">
        <w:t xml:space="preserve"> no </w:t>
      </w:r>
      <w:proofErr w:type="spellStart"/>
      <w:r w:rsidR="00692A75" w:rsidRPr="00AC3EE0">
        <w:t>intradural</w:t>
      </w:r>
      <w:proofErr w:type="spellEnd"/>
      <w:r w:rsidR="00692A75" w:rsidRPr="00AC3EE0">
        <w:t xml:space="preserve"> h</w:t>
      </w:r>
      <w:r w:rsidR="007973D4" w:rsidRPr="00AC3EE0">
        <w:t>ematoma</w:t>
      </w:r>
      <w:r w:rsidR="003848ED" w:rsidRPr="00AC3EE0">
        <w:t xml:space="preserve"> </w:t>
      </w:r>
      <w:r w:rsidR="00CD0EB5" w:rsidRPr="00AC3EE0">
        <w:t>on MRI</w:t>
      </w:r>
      <w:r w:rsidR="00997B2B" w:rsidRPr="00AC3EE0">
        <w:t xml:space="preserve"> and no deterioration in AIS grade</w:t>
      </w:r>
      <w:r w:rsidR="009D10F3">
        <w:t xml:space="preserve">, </w:t>
      </w:r>
      <w:r w:rsidR="00FE63D3">
        <w:t>in line with</w:t>
      </w:r>
      <w:r w:rsidR="003848ED" w:rsidRPr="00AC3EE0">
        <w:t xml:space="preserve"> </w:t>
      </w:r>
      <w:r w:rsidR="00C018C4" w:rsidRPr="00AC3EE0">
        <w:t>published</w:t>
      </w:r>
      <w:r w:rsidR="003848ED" w:rsidRPr="00AC3EE0">
        <w:t xml:space="preserve"> safety data</w:t>
      </w:r>
      <w:r w:rsidR="002B3033" w:rsidRPr="00AC3EE0">
        <w:t xml:space="preserve"> </w:t>
      </w:r>
      <w:r w:rsidR="003848ED" w:rsidRPr="00AC3EE0">
        <w:fldChar w:fldCharType="begin"/>
      </w:r>
      <w:r w:rsidR="00C973E5">
        <w:instrText xml:space="preserve"> ADDIN EN.CITE &lt;EndNote&gt;&lt;Cite&gt;&lt;Author&gt;Phang&lt;/Author&gt;&lt;Year&gt;2016&lt;/Year&gt;&lt;RecNum&gt;13&lt;/RecNum&gt;&lt;DisplayText&gt;[21]&lt;/DisplayText&gt;&lt;record&gt;&lt;rec-number&gt;13&lt;/rec-number&gt;&lt;foreign-keys&gt;&lt;key app="EN" db-id="29wtzvxrwvpef6et0a85z209wrv2wsszxspw" timestamp="1549232062"&gt;13&lt;/key&gt;&lt;/foreign-keys&gt;&lt;ref-type name="Journal Article"&gt;17&lt;/ref-type&gt;&lt;contributors&gt;&lt;authors&gt;&lt;author&gt;Werndle, M. C.&lt;/author&gt;&lt;author&gt;Saadoun, S.&lt;/author&gt;&lt;author&gt;Phang, I.&lt;/author&gt;&lt;author&gt;Czosnyka, M.&lt;/author&gt;&lt;author&gt;Varsos, G.&lt;/author&gt;&lt;author&gt;Czosnyka, Z.&lt;/author&gt;&lt;author&gt;Smielewski, P.&lt;/author&gt;&lt;author&gt;Jamous, A.&lt;/author&gt;&lt;author&gt;Bell, B. A.&lt;/author&gt;&lt;author&gt;Zoumprouli, A.&lt;/author&gt;&lt;author&gt;Papadopoulos, M. C.&lt;/author&gt;&lt;/authors&gt;&lt;/contributors&gt;&lt;auth-address&gt;Academic Neurosurgery Unit, St George&amp;apos;s, University of London, London, UK.&amp;#xD;Division of Neurosurgery, Department of Clinical Neurosciences, University of Cambridge, Cambridge, UK.&amp;#xD;Department of Neurosurgery, University of Cambridge, Addenbrooke&amp;apos;s Hospital, Cambridge, UK.&amp;#xD;National Spinal Injuries Centre, Stoke Mandeville Hospital, Aylesbury, UK.&amp;#xD;Academic Neurosurgery Unit, St George&amp;apos;s, University of London, London, UK. mpapadop@sgul.ac.uk.&lt;/auth-address&gt;&lt;titles&gt;&lt;title&gt;Measurement of Intraspinal Pressure After Spinal Cord Injury: Technical Note from the Injured Spinal Cord Pressure Evaluation Study&lt;/title&gt;&lt;secondary-title&gt;Acta Neurochir Suppl&lt;/secondary-title&gt;&lt;/titles&gt;&lt;periodical&gt;&lt;full-title&gt;Acta Neurochir Suppl&lt;/full-title&gt;&lt;/periodical&gt;&lt;pages&gt;323-8&lt;/pages&gt;&lt;volume&gt;122&lt;/volume&gt;&lt;edition&gt;2016/05/12&lt;/edition&gt;&lt;keywords&gt;&lt;keyword&gt;Monitoring&lt;/keyword&gt;&lt;keyword&gt;Perfusion pressure&lt;/keyword&gt;&lt;keyword&gt;Spinal cord injury&lt;/keyword&gt;&lt;/keywords&gt;&lt;dates&gt;&lt;year&gt;2016&lt;/year&gt;&lt;/dates&gt;&lt;isbn&gt;0065-1419 (Print)&amp;#xD;0065-1419 (Linking)&lt;/isbn&gt;&lt;accession-num&gt;27165930&lt;/accession-num&gt;&lt;urls&gt;&lt;/urls&gt;&lt;electronic-resource-num&gt;10.1007/978-3-319-22533-3_64&lt;/electronic-resource-num&gt;&lt;remote-database-provider&gt;NLM&lt;/remote-database-provider&gt;&lt;language&gt;eng&lt;/language&gt;&lt;/record&gt;&lt;/Cite&gt;&lt;/EndNote&gt;</w:instrText>
      </w:r>
      <w:r w:rsidR="003848ED" w:rsidRPr="00AC3EE0">
        <w:fldChar w:fldCharType="separate"/>
      </w:r>
      <w:r w:rsidR="00C973E5">
        <w:rPr>
          <w:noProof/>
        </w:rPr>
        <w:t>[21]</w:t>
      </w:r>
      <w:r w:rsidR="003848ED" w:rsidRPr="00AC3EE0">
        <w:fldChar w:fldCharType="end"/>
      </w:r>
      <w:r w:rsidR="00D4178B" w:rsidRPr="00AC3EE0">
        <w:t>.</w:t>
      </w:r>
    </w:p>
    <w:p w14:paraId="0ED66A4C" w14:textId="77777777" w:rsidR="0015737B" w:rsidRDefault="0015737B" w:rsidP="006267A2">
      <w:pPr>
        <w:spacing w:line="360" w:lineRule="auto"/>
        <w:rPr>
          <w:b/>
        </w:rPr>
      </w:pPr>
    </w:p>
    <w:p w14:paraId="102A21C6" w14:textId="06BC2DA2" w:rsidR="0055635F" w:rsidRDefault="005E6976" w:rsidP="006267A2">
      <w:pPr>
        <w:spacing w:line="360" w:lineRule="auto"/>
      </w:pPr>
      <w:r>
        <w:rPr>
          <w:b/>
        </w:rPr>
        <w:t xml:space="preserve">3.3. </w:t>
      </w:r>
      <w:r w:rsidR="008E4B3E" w:rsidRPr="00AC3EE0">
        <w:rPr>
          <w:b/>
        </w:rPr>
        <w:t xml:space="preserve">Overall </w:t>
      </w:r>
      <w:r w:rsidR="00FF2871" w:rsidRPr="00AC3EE0">
        <w:rPr>
          <w:b/>
        </w:rPr>
        <w:t xml:space="preserve">SEP analysis. </w:t>
      </w:r>
      <w:r w:rsidR="00D948F9">
        <w:t>O</w:t>
      </w:r>
      <w:r w:rsidR="00576042" w:rsidRPr="00AC3EE0">
        <w:t>f the 96 electrode contacts</w:t>
      </w:r>
      <w:r w:rsidR="009C2C6A" w:rsidRPr="00AC3EE0">
        <w:t xml:space="preserve"> (12 patients</w:t>
      </w:r>
      <w:r w:rsidR="009C2C6A" w:rsidRPr="00AC3EE0">
        <w:sym w:font="Symbol" w:char="F020"/>
      </w:r>
      <w:r w:rsidR="009C2C6A" w:rsidRPr="00AC3EE0">
        <w:sym w:font="Symbol" w:char="F0B4"/>
      </w:r>
      <w:r w:rsidR="009C2C6A" w:rsidRPr="00AC3EE0">
        <w:t xml:space="preserve"> 8)</w:t>
      </w:r>
      <w:r w:rsidR="00576042" w:rsidRPr="00AC3EE0">
        <w:t xml:space="preserve">, four </w:t>
      </w:r>
      <w:r w:rsidR="00D948F9">
        <w:t>did not</w:t>
      </w:r>
      <w:r w:rsidR="00997B2B" w:rsidRPr="00AC3EE0">
        <w:t xml:space="preserve"> contact </w:t>
      </w:r>
      <w:r w:rsidR="00576042" w:rsidRPr="00AC3EE0">
        <w:t>the cord</w:t>
      </w:r>
      <w:r w:rsidR="009C2C6A" w:rsidRPr="00AC3EE0">
        <w:t xml:space="preserve"> according to the CT thus </w:t>
      </w:r>
      <w:r w:rsidR="00BA5523" w:rsidRPr="00AC3EE0">
        <w:t>having</w:t>
      </w:r>
      <w:r w:rsidR="009C2C6A" w:rsidRPr="00AC3EE0">
        <w:t xml:space="preserve"> no SEP</w:t>
      </w:r>
      <w:r w:rsidR="00576042" w:rsidRPr="00AC3EE0">
        <w:t xml:space="preserve">. </w:t>
      </w:r>
      <w:r w:rsidR="009C2C6A" w:rsidRPr="00AC3EE0">
        <w:t xml:space="preserve">Overall, </w:t>
      </w:r>
      <w:r w:rsidR="003E7BEB" w:rsidRPr="00AC3EE0">
        <w:t xml:space="preserve">two independent and blinded </w:t>
      </w:r>
      <w:r w:rsidR="005F1B82" w:rsidRPr="00AC3EE0">
        <w:t>assessors agreed 86</w:t>
      </w:r>
      <w:r w:rsidR="00FE1C22" w:rsidRPr="00AC3EE0">
        <w:t xml:space="preserve"> </w:t>
      </w:r>
      <w:r w:rsidR="005F1B82" w:rsidRPr="00AC3EE0">
        <w:t xml:space="preserve">% of the time </w:t>
      </w:r>
      <w:r w:rsidR="003E7BEB" w:rsidRPr="00AC3EE0">
        <w:t xml:space="preserve">regarding </w:t>
      </w:r>
      <w:r w:rsidR="00576042" w:rsidRPr="00AC3EE0">
        <w:t xml:space="preserve">the </w:t>
      </w:r>
      <w:r w:rsidR="00D948F9">
        <w:t>presence /</w:t>
      </w:r>
      <w:r w:rsidR="003E7BEB" w:rsidRPr="00AC3EE0">
        <w:t xml:space="preserve"> absence of </w:t>
      </w:r>
      <w:r w:rsidR="00A51609" w:rsidRPr="00AC3EE0">
        <w:t>SEP</w:t>
      </w:r>
      <w:r w:rsidR="00997B2B" w:rsidRPr="00AC3EE0">
        <w:t>s</w:t>
      </w:r>
      <w:r w:rsidR="00A51609" w:rsidRPr="00AC3EE0">
        <w:t xml:space="preserve"> </w:t>
      </w:r>
      <w:r w:rsidR="00997B2B" w:rsidRPr="00AC3EE0">
        <w:t>(</w:t>
      </w:r>
      <w:r w:rsidR="00997B2B" w:rsidRPr="00AC3EE0">
        <w:rPr>
          <w:rFonts w:ascii="Symbol" w:hAnsi="Symbol"/>
        </w:rPr>
        <w:t></w:t>
      </w:r>
      <w:r w:rsidR="00997B2B" w:rsidRPr="00AC3EE0">
        <w:t xml:space="preserve"> = 0.72, </w:t>
      </w:r>
      <w:r w:rsidR="00997B2B" w:rsidRPr="00AC3EE0">
        <w:rPr>
          <w:i/>
        </w:rPr>
        <w:t>P</w:t>
      </w:r>
      <w:r w:rsidR="00997B2B" w:rsidRPr="00AC3EE0">
        <w:t xml:space="preserve"> </w:t>
      </w:r>
      <w:r w:rsidR="00272205" w:rsidRPr="00AC3EE0">
        <w:t>&lt;0.0005)</w:t>
      </w:r>
      <w:r w:rsidR="00C00943" w:rsidRPr="00AC3EE0">
        <w:t xml:space="preserve">. SEP signals had a </w:t>
      </w:r>
      <w:r w:rsidR="0001278F" w:rsidRPr="00AC3EE0">
        <w:t>wide range of</w:t>
      </w:r>
      <w:r w:rsidR="009C2C6A" w:rsidRPr="00AC3EE0">
        <w:t xml:space="preserve"> </w:t>
      </w:r>
      <w:r w:rsidR="00715DBC" w:rsidRPr="00AC3EE0">
        <w:t xml:space="preserve">amplitudes </w:t>
      </w:r>
      <w:r w:rsidR="001A7BDF" w:rsidRPr="00AC3EE0">
        <w:t xml:space="preserve">and latencies </w:t>
      </w:r>
      <w:r w:rsidR="00C00943" w:rsidRPr="00AC3EE0">
        <w:t>from 1</w:t>
      </w:r>
      <w:r w:rsidR="00715DBC" w:rsidRPr="00AC3EE0">
        <w:t>.0</w:t>
      </w:r>
      <w:r w:rsidR="00030961" w:rsidRPr="00AC3EE0">
        <w:t xml:space="preserve"> – 112.7 </w:t>
      </w:r>
      <w:r w:rsidR="00030961" w:rsidRPr="00AC3EE0">
        <w:rPr>
          <w:rFonts w:ascii="Symbol" w:hAnsi="Symbol"/>
        </w:rPr>
        <w:t></w:t>
      </w:r>
      <w:r w:rsidR="00030961" w:rsidRPr="00AC3EE0">
        <w:t>V</w:t>
      </w:r>
      <w:r w:rsidR="001A7BDF" w:rsidRPr="00AC3EE0">
        <w:t xml:space="preserve">, 8.2 – 16.6 </w:t>
      </w:r>
      <w:proofErr w:type="spellStart"/>
      <w:r w:rsidR="001A7BDF" w:rsidRPr="00AC3EE0">
        <w:t>ms</w:t>
      </w:r>
      <w:proofErr w:type="spellEnd"/>
      <w:r w:rsidR="00030961" w:rsidRPr="00AC3EE0">
        <w:t xml:space="preserve"> </w:t>
      </w:r>
      <w:r w:rsidR="00716DBA" w:rsidRPr="00AC3EE0">
        <w:t>(upper limb stimulation</w:t>
      </w:r>
      <w:r w:rsidR="00030961" w:rsidRPr="00AC3EE0">
        <w:t xml:space="preserve">) and </w:t>
      </w:r>
      <w:r w:rsidR="00C00943" w:rsidRPr="00AC3EE0">
        <w:t>0.3</w:t>
      </w:r>
      <w:r w:rsidR="00030961" w:rsidRPr="00AC3EE0">
        <w:t xml:space="preserve"> – 29.5 </w:t>
      </w:r>
      <w:r w:rsidR="00030961" w:rsidRPr="00AC3EE0">
        <w:rPr>
          <w:rFonts w:ascii="Symbol" w:hAnsi="Symbol"/>
        </w:rPr>
        <w:t></w:t>
      </w:r>
      <w:r w:rsidR="00030961" w:rsidRPr="00AC3EE0">
        <w:t>V</w:t>
      </w:r>
      <w:r w:rsidR="001A7BDF" w:rsidRPr="00AC3EE0">
        <w:t xml:space="preserve">, 17.9 – 30.6 </w:t>
      </w:r>
      <w:proofErr w:type="spellStart"/>
      <w:r w:rsidR="001A7BDF" w:rsidRPr="00AC3EE0">
        <w:t>ms</w:t>
      </w:r>
      <w:proofErr w:type="spellEnd"/>
      <w:r w:rsidR="00030961" w:rsidRPr="00AC3EE0">
        <w:t xml:space="preserve"> (lower</w:t>
      </w:r>
      <w:r w:rsidR="00716DBA" w:rsidRPr="00AC3EE0">
        <w:t xml:space="preserve"> limb stimulation</w:t>
      </w:r>
      <w:r w:rsidR="00030961" w:rsidRPr="00AC3EE0">
        <w:t>).</w:t>
      </w:r>
      <w:r w:rsidR="00BE66D8" w:rsidRPr="00AC3EE0">
        <w:t xml:space="preserve"> </w:t>
      </w:r>
      <w:r w:rsidR="00B453B7">
        <w:t>E</w:t>
      </w:r>
      <w:r w:rsidR="00283764" w:rsidRPr="00AC3EE0">
        <w:t>lectrode c</w:t>
      </w:r>
      <w:r w:rsidR="00DA33CB" w:rsidRPr="00AC3EE0">
        <w:t xml:space="preserve">ontacts </w:t>
      </w:r>
      <w:r w:rsidR="00482A2C" w:rsidRPr="00AC3EE0">
        <w:t>cranial</w:t>
      </w:r>
      <w:r w:rsidR="009E423A" w:rsidRPr="00AC3EE0">
        <w:t xml:space="preserve"> to the </w:t>
      </w:r>
      <w:r w:rsidR="00283764" w:rsidRPr="00AC3EE0">
        <w:t xml:space="preserve">site of maximal MRI </w:t>
      </w:r>
      <w:r w:rsidR="009E423A" w:rsidRPr="00AC3EE0">
        <w:t xml:space="preserve">injury (BASIC </w:t>
      </w:r>
      <w:r w:rsidR="00B473D1" w:rsidRPr="00AC3EE0">
        <w:t>score</w:t>
      </w:r>
      <w:r w:rsidR="00876C03" w:rsidRPr="00AC3EE0">
        <w:t xml:space="preserve"> </w:t>
      </w:r>
      <w:r w:rsidR="009E423A" w:rsidRPr="00AC3EE0">
        <w:t>3 or 4)</w:t>
      </w:r>
      <w:r w:rsidR="00DA33CB" w:rsidRPr="00AC3EE0">
        <w:t xml:space="preserve"> were </w:t>
      </w:r>
      <w:r w:rsidR="00B473D1" w:rsidRPr="00AC3EE0">
        <w:t>~50 % less</w:t>
      </w:r>
      <w:r w:rsidR="009E423A" w:rsidRPr="00AC3EE0">
        <w:t xml:space="preserve"> likely </w:t>
      </w:r>
      <w:r w:rsidR="00DA6F60" w:rsidRPr="00AC3EE0">
        <w:t xml:space="preserve">to </w:t>
      </w:r>
      <w:r w:rsidR="00954A8D" w:rsidRPr="00AC3EE0">
        <w:t>have detectable</w:t>
      </w:r>
      <w:r w:rsidR="00DA6F60" w:rsidRPr="00AC3EE0">
        <w:t xml:space="preserve"> </w:t>
      </w:r>
      <w:r w:rsidR="009E423A" w:rsidRPr="00AC3EE0">
        <w:t>SEP signal</w:t>
      </w:r>
      <w:r w:rsidR="00954A8D" w:rsidRPr="00AC3EE0">
        <w:t>s</w:t>
      </w:r>
      <w:r w:rsidR="009E423A" w:rsidRPr="00AC3EE0">
        <w:t xml:space="preserve"> </w:t>
      </w:r>
      <w:r w:rsidR="00954A8D" w:rsidRPr="00AC3EE0">
        <w:t>than</w:t>
      </w:r>
      <w:r w:rsidR="009E423A" w:rsidRPr="00AC3EE0">
        <w:t xml:space="preserve"> contacts with the same BASIC</w:t>
      </w:r>
      <w:r w:rsidR="00876C03" w:rsidRPr="00AC3EE0">
        <w:t xml:space="preserve"> score</w:t>
      </w:r>
      <w:r w:rsidR="00954A8D" w:rsidRPr="00AC3EE0">
        <w:t>,</w:t>
      </w:r>
      <w:r w:rsidR="009E423A" w:rsidRPr="00AC3EE0">
        <w:t xml:space="preserve"> </w:t>
      </w:r>
      <w:r w:rsidR="00954A8D" w:rsidRPr="00AC3EE0">
        <w:t xml:space="preserve">but </w:t>
      </w:r>
      <w:r w:rsidR="00B473D1" w:rsidRPr="00AC3EE0">
        <w:t>caudal</w:t>
      </w:r>
      <w:r w:rsidR="009E423A" w:rsidRPr="00AC3EE0">
        <w:t xml:space="preserve"> to the injury site</w:t>
      </w:r>
      <w:r w:rsidR="00B453B7">
        <w:t xml:space="preserve"> (Fig. 2)</w:t>
      </w:r>
      <w:r w:rsidR="00954A8D" w:rsidRPr="00AC3EE0">
        <w:t>. Also, AIS grade inversely correlated with the probability of SEP detection cranial to the injury: 13 % AIS A patients had SEPs cranial to the injury, compared with 45 % AIS C patients.</w:t>
      </w:r>
      <w:r w:rsidR="00F26B11" w:rsidRPr="00AC3EE0">
        <w:t xml:space="preserve"> </w:t>
      </w:r>
      <w:r w:rsidR="00145576" w:rsidRPr="00AC3EE0">
        <w:t xml:space="preserve">Thus, </w:t>
      </w:r>
      <w:r w:rsidR="002D608D" w:rsidRPr="00AC3EE0">
        <w:t>monitoring SEPs</w:t>
      </w:r>
      <w:r w:rsidR="0091490A" w:rsidRPr="00AC3EE0">
        <w:t xml:space="preserve"> from the </w:t>
      </w:r>
      <w:r w:rsidR="00F8010B" w:rsidRPr="00AC3EE0">
        <w:t>injured cord</w:t>
      </w:r>
      <w:r w:rsidR="00145576" w:rsidRPr="00AC3EE0">
        <w:t xml:space="preserve"> may be used to assess the severity of injury</w:t>
      </w:r>
      <w:r w:rsidR="002D608D" w:rsidRPr="00AC3EE0">
        <w:t>.</w:t>
      </w:r>
    </w:p>
    <w:p w14:paraId="739EEDFD" w14:textId="77777777" w:rsidR="0055635F" w:rsidRDefault="0055635F" w:rsidP="006267A2">
      <w:pPr>
        <w:spacing w:line="360" w:lineRule="auto"/>
      </w:pPr>
    </w:p>
    <w:p w14:paraId="66E9A51E" w14:textId="7C2F59EB" w:rsidR="003C5841" w:rsidRPr="0055635F" w:rsidRDefault="005E6976" w:rsidP="006267A2">
      <w:pPr>
        <w:spacing w:line="360" w:lineRule="auto"/>
      </w:pPr>
      <w:r>
        <w:rPr>
          <w:b/>
        </w:rPr>
        <w:t xml:space="preserve">3.4. </w:t>
      </w:r>
      <w:r w:rsidR="008A3402" w:rsidRPr="00AC3EE0">
        <w:rPr>
          <w:b/>
        </w:rPr>
        <w:t>I</w:t>
      </w:r>
      <w:r w:rsidR="00DA6F60" w:rsidRPr="00AC3EE0">
        <w:rPr>
          <w:b/>
        </w:rPr>
        <w:t>ncreasing SCPP</w:t>
      </w:r>
      <w:r w:rsidR="008A3402" w:rsidRPr="00AC3EE0">
        <w:rPr>
          <w:b/>
        </w:rPr>
        <w:t xml:space="preserve"> produces heterogeneous</w:t>
      </w:r>
      <w:r w:rsidR="00DA6F60" w:rsidRPr="00AC3EE0">
        <w:rPr>
          <w:b/>
        </w:rPr>
        <w:t xml:space="preserve"> </w:t>
      </w:r>
      <w:r w:rsidR="003C5841" w:rsidRPr="00AC3EE0">
        <w:rPr>
          <w:b/>
        </w:rPr>
        <w:t>SEP amplitude</w:t>
      </w:r>
      <w:r w:rsidR="00FF2871" w:rsidRPr="00AC3EE0">
        <w:rPr>
          <w:b/>
        </w:rPr>
        <w:t xml:space="preserve"> changes. </w:t>
      </w:r>
      <w:r w:rsidR="00156093" w:rsidRPr="00AC3EE0">
        <w:t xml:space="preserve">We then </w:t>
      </w:r>
      <w:r w:rsidR="00450E7E" w:rsidRPr="00AC3EE0">
        <w:t>investigated whether</w:t>
      </w:r>
      <w:r w:rsidR="00B453B7">
        <w:t xml:space="preserve"> increasing</w:t>
      </w:r>
      <w:r w:rsidR="00156093" w:rsidRPr="00AC3EE0">
        <w:t xml:space="preserve"> SCPP </w:t>
      </w:r>
      <w:r w:rsidR="00FA013C" w:rsidRPr="00AC3EE0">
        <w:t>increase</w:t>
      </w:r>
      <w:r w:rsidR="0066656D" w:rsidRPr="00AC3EE0">
        <w:t>s</w:t>
      </w:r>
      <w:r w:rsidR="00FA013C" w:rsidRPr="00AC3EE0">
        <w:t xml:space="preserve"> SEP amplitud</w:t>
      </w:r>
      <w:r w:rsidR="00632F6B">
        <w:t>es</w:t>
      </w:r>
      <w:r w:rsidR="00156093" w:rsidRPr="00AC3EE0">
        <w:t xml:space="preserve">. </w:t>
      </w:r>
      <w:r w:rsidR="005B4F6E" w:rsidRPr="00AC3EE0">
        <w:t>Three patient groups were identified</w:t>
      </w:r>
      <w:r w:rsidR="005B4F6E">
        <w:t xml:space="preserve"> (Fig. 3A)</w:t>
      </w:r>
      <w:r w:rsidR="005B4F6E" w:rsidRPr="00AC3EE0">
        <w:t xml:space="preserve">: BETTER SEP i.e. increasing SCPP improved overall SEP amplitudes in six (50 %) patients </w:t>
      </w:r>
      <w:r w:rsidR="005B4F6E" w:rsidRPr="00AC3EE0">
        <w:lastRenderedPageBreak/>
        <w:t>(AIS grades: 1 A, 5 C) bilaterally, WORSE SEP i.e. worsened overall SEP amplitudes in five (42 %) patients (AIS: 2 A, 1 B, 2 C) bilaterally, and MIXED RESPONSE i.e. improved SEP amplitudes when stimulating one side but worsened SEP amplitudes when stimulating the other side in one (8 %) patient (AIS A).</w:t>
      </w:r>
      <w:r w:rsidR="005B4F6E">
        <w:t xml:space="preserve"> </w:t>
      </w:r>
      <w:r w:rsidR="00E450B0" w:rsidRPr="00AC3EE0">
        <w:t xml:space="preserve">Such </w:t>
      </w:r>
      <w:r w:rsidR="001B3E89" w:rsidRPr="00AC3EE0">
        <w:t>heterogeneous</w:t>
      </w:r>
      <w:r w:rsidR="00C52310" w:rsidRPr="00AC3EE0">
        <w:t xml:space="preserve"> amplitude changes </w:t>
      </w:r>
      <w:r w:rsidR="004E546F" w:rsidRPr="00AC3EE0">
        <w:t>in response to increasing</w:t>
      </w:r>
      <w:r w:rsidR="00E450B0" w:rsidRPr="00AC3EE0">
        <w:t xml:space="preserve"> SCPP </w:t>
      </w:r>
      <w:r w:rsidR="00C52310" w:rsidRPr="00AC3EE0">
        <w:t xml:space="preserve">were </w:t>
      </w:r>
      <w:r w:rsidR="0066656D" w:rsidRPr="00AC3EE0">
        <w:t>seen</w:t>
      </w:r>
      <w:r w:rsidR="00C52310" w:rsidRPr="00AC3EE0">
        <w:t xml:space="preserve"> </w:t>
      </w:r>
      <w:r w:rsidR="00E450B0" w:rsidRPr="00AC3EE0">
        <w:t>with upper and lower limb</w:t>
      </w:r>
      <w:r w:rsidR="00C52310" w:rsidRPr="00AC3EE0">
        <w:t xml:space="preserve"> </w:t>
      </w:r>
      <w:r w:rsidR="00E450B0" w:rsidRPr="00AC3EE0">
        <w:t>stimulation</w:t>
      </w:r>
      <w:r w:rsidR="0066656D" w:rsidRPr="00AC3EE0">
        <w:t>s</w:t>
      </w:r>
      <w:r w:rsidR="00E450B0" w:rsidRPr="00AC3EE0">
        <w:t xml:space="preserve"> </w:t>
      </w:r>
      <w:r w:rsidR="00B453B7">
        <w:t xml:space="preserve">as well as </w:t>
      </w:r>
      <w:r w:rsidR="00E450B0" w:rsidRPr="00AC3EE0">
        <w:t xml:space="preserve">cervical </w:t>
      </w:r>
      <w:r w:rsidR="00B453B7">
        <w:t>and</w:t>
      </w:r>
      <w:r w:rsidR="00997B2B" w:rsidRPr="00AC3EE0">
        <w:t xml:space="preserve"> thoracic injuries (Fig.</w:t>
      </w:r>
      <w:r w:rsidR="00E450B0" w:rsidRPr="00AC3EE0">
        <w:t xml:space="preserve"> 3B)</w:t>
      </w:r>
      <w:r w:rsidR="00997B2B" w:rsidRPr="00AC3EE0">
        <w:t xml:space="preserve">. </w:t>
      </w:r>
      <w:r w:rsidR="008E6B20" w:rsidRPr="00AC3EE0">
        <w:t>For detectable SEP signals, intervention</w:t>
      </w:r>
      <w:r w:rsidR="00450E7E" w:rsidRPr="00AC3EE0">
        <w:t xml:space="preserve"> to increase SCPP had little </w:t>
      </w:r>
      <w:r w:rsidR="003E5FE4" w:rsidRPr="00AC3EE0">
        <w:t>effect on SEP latency</w:t>
      </w:r>
      <w:r w:rsidR="007A23AD" w:rsidRPr="00AC3EE0">
        <w:t xml:space="preserve"> and thus latencies were not </w:t>
      </w:r>
      <w:proofErr w:type="spellStart"/>
      <w:r w:rsidR="007A23AD" w:rsidRPr="00AC3EE0">
        <w:t>analyzed</w:t>
      </w:r>
      <w:proofErr w:type="spellEnd"/>
      <w:r w:rsidR="007A23AD" w:rsidRPr="00AC3EE0">
        <w:t xml:space="preserve"> further</w:t>
      </w:r>
      <w:r w:rsidR="00450E7E" w:rsidRPr="00AC3EE0">
        <w:t xml:space="preserve">; with </w:t>
      </w:r>
      <w:r w:rsidR="00756C35" w:rsidRPr="00AC3EE0">
        <w:t>upper limb stimulation latency</w:t>
      </w:r>
      <w:r w:rsidR="00450E7E" w:rsidRPr="00AC3EE0">
        <w:t xml:space="preserve"> </w:t>
      </w:r>
      <w:r w:rsidR="00400A3B" w:rsidRPr="00AC3EE0">
        <w:t>changed</w:t>
      </w:r>
      <w:r w:rsidR="00450E7E" w:rsidRPr="00AC3EE0">
        <w:t xml:space="preserve"> by </w:t>
      </w:r>
      <w:r w:rsidR="00400A3B" w:rsidRPr="00AC3EE0">
        <w:t xml:space="preserve">-2.0 – 6.2 % </w:t>
      </w:r>
      <w:r w:rsidR="004F7118" w:rsidRPr="00AC3EE0">
        <w:t xml:space="preserve">(in </w:t>
      </w:r>
      <w:r w:rsidR="003D74FE" w:rsidRPr="00AC3EE0">
        <w:t>39/41</w:t>
      </w:r>
      <w:r w:rsidR="004F7118" w:rsidRPr="00AC3EE0">
        <w:t xml:space="preserve"> electrodes </w:t>
      </w:r>
      <w:r w:rsidR="00F23234" w:rsidRPr="00AC3EE0">
        <w:t>latency change was -5 – 5 %)</w:t>
      </w:r>
      <w:r w:rsidR="004F7118" w:rsidRPr="00AC3EE0">
        <w:t xml:space="preserve"> </w:t>
      </w:r>
      <w:r w:rsidR="00400A3B" w:rsidRPr="00AC3EE0">
        <w:t>and with lower limb stimulation by -5.4 – 3.</w:t>
      </w:r>
      <w:r w:rsidR="00F23234" w:rsidRPr="00AC3EE0">
        <w:t xml:space="preserve">8 % (in </w:t>
      </w:r>
      <w:r w:rsidR="003D74FE" w:rsidRPr="00AC3EE0">
        <w:t>34/36</w:t>
      </w:r>
      <w:r w:rsidR="00F23234" w:rsidRPr="00AC3EE0">
        <w:t xml:space="preserve"> electrodes latency change was -5 – 5 %).</w:t>
      </w:r>
    </w:p>
    <w:p w14:paraId="15A206BD" w14:textId="77777777" w:rsidR="007A4596" w:rsidRPr="00AC3EE0" w:rsidRDefault="007A4596" w:rsidP="006267A2">
      <w:pPr>
        <w:spacing w:line="360" w:lineRule="auto"/>
      </w:pPr>
    </w:p>
    <w:p w14:paraId="6DB507B4" w14:textId="3F9983CF" w:rsidR="00A6427B" w:rsidRPr="00AC3EE0" w:rsidRDefault="005E6976" w:rsidP="006267A2">
      <w:pPr>
        <w:spacing w:line="360" w:lineRule="auto"/>
        <w:rPr>
          <w:b/>
        </w:rPr>
      </w:pPr>
      <w:r>
        <w:rPr>
          <w:b/>
        </w:rPr>
        <w:t xml:space="preserve">3.5. </w:t>
      </w:r>
      <w:r w:rsidR="00A6427B" w:rsidRPr="00AC3EE0">
        <w:rPr>
          <w:b/>
        </w:rPr>
        <w:t xml:space="preserve">Injury site </w:t>
      </w:r>
      <w:r w:rsidR="008A3402" w:rsidRPr="00AC3EE0">
        <w:rPr>
          <w:b/>
        </w:rPr>
        <w:t>LPR</w:t>
      </w:r>
      <w:r w:rsidR="00CC0E56" w:rsidRPr="00AC3EE0">
        <w:rPr>
          <w:b/>
        </w:rPr>
        <w:t xml:space="preserve"> correlates with </w:t>
      </w:r>
      <w:r w:rsidR="00A6427B" w:rsidRPr="00AC3EE0">
        <w:rPr>
          <w:b/>
        </w:rPr>
        <w:t xml:space="preserve">SEP amplitude change </w:t>
      </w:r>
      <w:r w:rsidR="008A3402" w:rsidRPr="00AC3EE0">
        <w:rPr>
          <w:b/>
        </w:rPr>
        <w:t>in response</w:t>
      </w:r>
      <w:r w:rsidR="00FF2871" w:rsidRPr="00AC3EE0">
        <w:rPr>
          <w:b/>
        </w:rPr>
        <w:t xml:space="preserve"> to SCPP increase. </w:t>
      </w:r>
      <w:r w:rsidR="000D4E43" w:rsidRPr="00AC3EE0">
        <w:t xml:space="preserve">To understand why </w:t>
      </w:r>
      <w:r w:rsidR="004E0F7B" w:rsidRPr="00AC3EE0">
        <w:t>a</w:t>
      </w:r>
      <w:r w:rsidR="000D4E43" w:rsidRPr="00AC3EE0">
        <w:t xml:space="preserve"> patient</w:t>
      </w:r>
      <w:r w:rsidR="001F2EC7" w:rsidRPr="00AC3EE0">
        <w:t>’s</w:t>
      </w:r>
      <w:r w:rsidR="00CC0E56" w:rsidRPr="00AC3EE0">
        <w:t xml:space="preserve"> </w:t>
      </w:r>
      <w:r w:rsidR="000D4E43" w:rsidRPr="00AC3EE0">
        <w:t>SEP improve</w:t>
      </w:r>
      <w:r w:rsidR="004E0F7B" w:rsidRPr="00AC3EE0">
        <w:t>s</w:t>
      </w:r>
      <w:r w:rsidR="000D4E43" w:rsidRPr="00AC3EE0">
        <w:t xml:space="preserve"> or worsen</w:t>
      </w:r>
      <w:r w:rsidR="004E0F7B" w:rsidRPr="00AC3EE0">
        <w:t>s when SCPP is increased,</w:t>
      </w:r>
      <w:r w:rsidR="000D4E43" w:rsidRPr="00AC3EE0">
        <w:t xml:space="preserve"> we compared </w:t>
      </w:r>
      <w:r w:rsidR="00061741" w:rsidRPr="00AC3EE0">
        <w:t>injury site metabolic profiles of the BETTER SEP and WORSE SEP</w:t>
      </w:r>
      <w:r w:rsidR="000D4E43" w:rsidRPr="00AC3EE0">
        <w:t xml:space="preserve"> groups </w:t>
      </w:r>
      <w:r w:rsidR="00061741" w:rsidRPr="00AC3EE0">
        <w:t>(Fig.</w:t>
      </w:r>
      <w:r w:rsidR="00BA7232" w:rsidRPr="00AC3EE0">
        <w:t xml:space="preserve"> 4)</w:t>
      </w:r>
      <w:r w:rsidR="000D4E43" w:rsidRPr="00AC3EE0">
        <w:t>.</w:t>
      </w:r>
      <w:r w:rsidR="001F2EC7" w:rsidRPr="00AC3EE0">
        <w:t xml:space="preserve"> </w:t>
      </w:r>
      <w:r w:rsidR="00CC0E56" w:rsidRPr="00AC3EE0">
        <w:t xml:space="preserve">In the </w:t>
      </w:r>
      <w:r w:rsidR="00061741" w:rsidRPr="00AC3EE0">
        <w:t xml:space="preserve">BETTER SEP </w:t>
      </w:r>
      <w:r w:rsidR="001F2EC7" w:rsidRPr="00AC3EE0">
        <w:t>group</w:t>
      </w:r>
      <w:r w:rsidR="00061741" w:rsidRPr="00AC3EE0">
        <w:t>,</w:t>
      </w:r>
      <w:r w:rsidR="001F2EC7" w:rsidRPr="00AC3EE0">
        <w:t xml:space="preserve"> when SCPP </w:t>
      </w:r>
      <w:r w:rsidR="00061741" w:rsidRPr="00AC3EE0">
        <w:t xml:space="preserve">is </w:t>
      </w:r>
      <w:r w:rsidR="001F2EC7" w:rsidRPr="00AC3EE0">
        <w:t xml:space="preserve">increased LPR </w:t>
      </w:r>
      <w:r w:rsidR="00061741" w:rsidRPr="00AC3EE0">
        <w:t>decre</w:t>
      </w:r>
      <w:r w:rsidR="00D948F9">
        <w:t>ases, indicating improved (more aerobic)</w:t>
      </w:r>
      <w:r w:rsidR="00061741" w:rsidRPr="00AC3EE0">
        <w:t xml:space="preserve"> injury site metabolism</w:t>
      </w:r>
      <w:r w:rsidR="00CC0E56" w:rsidRPr="00AC3EE0">
        <w:t xml:space="preserve">. </w:t>
      </w:r>
      <w:r w:rsidR="00061741" w:rsidRPr="00AC3EE0">
        <w:t>In</w:t>
      </w:r>
      <w:r w:rsidR="00CC0E56" w:rsidRPr="00AC3EE0">
        <w:t xml:space="preserve"> the </w:t>
      </w:r>
      <w:r w:rsidR="00061741" w:rsidRPr="00AC3EE0">
        <w:t>WORSE</w:t>
      </w:r>
      <w:r w:rsidR="00CC0E56" w:rsidRPr="00AC3EE0">
        <w:t xml:space="preserve"> </w:t>
      </w:r>
      <w:r w:rsidR="001F2EC7" w:rsidRPr="00AC3EE0">
        <w:t>SEP group</w:t>
      </w:r>
      <w:r w:rsidR="00061741" w:rsidRPr="00AC3EE0">
        <w:t>,</w:t>
      </w:r>
      <w:r w:rsidR="001F2EC7" w:rsidRPr="00AC3EE0">
        <w:t xml:space="preserve"> when SCPP </w:t>
      </w:r>
      <w:r w:rsidR="00061741" w:rsidRPr="00AC3EE0">
        <w:t xml:space="preserve">is </w:t>
      </w:r>
      <w:r w:rsidR="001F2EC7" w:rsidRPr="00AC3EE0">
        <w:t xml:space="preserve">increased LPR </w:t>
      </w:r>
      <w:r w:rsidR="00061741" w:rsidRPr="00AC3EE0">
        <w:t>increases</w:t>
      </w:r>
      <w:r w:rsidR="001F2EC7" w:rsidRPr="00AC3EE0">
        <w:t xml:space="preserve">, indicating </w:t>
      </w:r>
      <w:r w:rsidR="00061741" w:rsidRPr="00AC3EE0">
        <w:t xml:space="preserve">more </w:t>
      </w:r>
      <w:r w:rsidR="00BA7232" w:rsidRPr="00AC3EE0">
        <w:t xml:space="preserve">impaired </w:t>
      </w:r>
      <w:r w:rsidR="00D948F9">
        <w:t>(more anaerobic)</w:t>
      </w:r>
      <w:r w:rsidR="00061741" w:rsidRPr="00AC3EE0">
        <w:t xml:space="preserve"> </w:t>
      </w:r>
      <w:r w:rsidR="00BA7232" w:rsidRPr="00AC3EE0">
        <w:t xml:space="preserve">injury site metabolism. </w:t>
      </w:r>
      <w:r w:rsidR="004F5A75">
        <w:t>In</w:t>
      </w:r>
      <w:r w:rsidR="004F5A75" w:rsidRPr="00AC3EE0">
        <w:t xml:space="preserve"> the BETTER SEP group, as injury site [glucose] is increased, LPR remains static suggesting that injury site metabolism is independent of tissue [glucose]</w:t>
      </w:r>
      <w:r w:rsidR="00A8408C">
        <w:t>. I</w:t>
      </w:r>
      <w:r w:rsidR="00BA7232" w:rsidRPr="00AC3EE0">
        <w:t xml:space="preserve">n the </w:t>
      </w:r>
      <w:r w:rsidR="00061741" w:rsidRPr="00AC3EE0">
        <w:t>WORSE</w:t>
      </w:r>
      <w:r w:rsidR="00CC0E56" w:rsidRPr="00AC3EE0">
        <w:t xml:space="preserve"> </w:t>
      </w:r>
      <w:r w:rsidR="00282674" w:rsidRPr="00AC3EE0">
        <w:t>SEP group</w:t>
      </w:r>
      <w:r w:rsidR="00061741" w:rsidRPr="00AC3EE0">
        <w:t>,</w:t>
      </w:r>
      <w:r w:rsidR="00282674" w:rsidRPr="00AC3EE0">
        <w:t xml:space="preserve"> LPR </w:t>
      </w:r>
      <w:r w:rsidR="0066656D" w:rsidRPr="00AC3EE0">
        <w:t>decreases</w:t>
      </w:r>
      <w:r w:rsidR="00BA7232" w:rsidRPr="00AC3EE0">
        <w:t xml:space="preserve"> as injury site </w:t>
      </w:r>
      <w:r w:rsidR="00061741" w:rsidRPr="00AC3EE0">
        <w:t>[</w:t>
      </w:r>
      <w:r w:rsidR="00BA7232" w:rsidRPr="00AC3EE0">
        <w:t>glucose</w:t>
      </w:r>
      <w:r w:rsidR="00061741" w:rsidRPr="00AC3EE0">
        <w:t>]</w:t>
      </w:r>
      <w:r w:rsidR="00BA7232" w:rsidRPr="00AC3EE0">
        <w:t xml:space="preserve"> in</w:t>
      </w:r>
      <w:r w:rsidR="0066656D" w:rsidRPr="00AC3EE0">
        <w:t>creases</w:t>
      </w:r>
      <w:r w:rsidR="00282674" w:rsidRPr="00AC3EE0">
        <w:t>,</w:t>
      </w:r>
      <w:r w:rsidR="00833B69" w:rsidRPr="00AC3EE0">
        <w:t xml:space="preserve"> indicating improved, i.e. more aerobic, </w:t>
      </w:r>
      <w:r w:rsidR="00282674" w:rsidRPr="00AC3EE0">
        <w:t>injury site</w:t>
      </w:r>
      <w:r w:rsidR="00833B69" w:rsidRPr="00AC3EE0">
        <w:t xml:space="preserve"> metabolis</w:t>
      </w:r>
      <w:r w:rsidR="0066656D" w:rsidRPr="00AC3EE0">
        <w:t>m</w:t>
      </w:r>
      <w:r w:rsidR="004F5A75">
        <w:t>.</w:t>
      </w:r>
    </w:p>
    <w:p w14:paraId="48B0E790" w14:textId="77777777" w:rsidR="007A4596" w:rsidRPr="00AC3EE0" w:rsidRDefault="007A4596" w:rsidP="006267A2">
      <w:pPr>
        <w:spacing w:line="360" w:lineRule="auto"/>
      </w:pPr>
    </w:p>
    <w:p w14:paraId="30D370BD" w14:textId="7F62645A" w:rsidR="001C3F42" w:rsidRPr="0055635F" w:rsidRDefault="005E6976" w:rsidP="006267A2">
      <w:pPr>
        <w:spacing w:line="360" w:lineRule="auto"/>
        <w:rPr>
          <w:b/>
          <w:color w:val="FF0000"/>
        </w:rPr>
      </w:pPr>
      <w:r>
        <w:rPr>
          <w:b/>
        </w:rPr>
        <w:t xml:space="preserve">3.6. </w:t>
      </w:r>
      <w:r w:rsidR="00883571" w:rsidRPr="00AC3EE0">
        <w:rPr>
          <w:b/>
        </w:rPr>
        <w:t>SEP</w:t>
      </w:r>
      <w:r w:rsidR="00CC0E56" w:rsidRPr="00AC3EE0">
        <w:rPr>
          <w:b/>
        </w:rPr>
        <w:t>s</w:t>
      </w:r>
      <w:r w:rsidR="00883571" w:rsidRPr="00AC3EE0">
        <w:rPr>
          <w:b/>
        </w:rPr>
        <w:t xml:space="preserve"> corr</w:t>
      </w:r>
      <w:r w:rsidR="00FF2871" w:rsidRPr="00AC3EE0">
        <w:rPr>
          <w:b/>
        </w:rPr>
        <w:t xml:space="preserve">elate with neurological outcome. </w:t>
      </w:r>
      <w:r w:rsidR="0024415B" w:rsidRPr="00AC3EE0">
        <w:t xml:space="preserve">SEPs significantly </w:t>
      </w:r>
      <w:r w:rsidR="00A8408C">
        <w:t>correlated</w:t>
      </w:r>
      <w:r w:rsidR="0024415B" w:rsidRPr="00AC3EE0">
        <w:t xml:space="preserve"> with neurological outcome. </w:t>
      </w:r>
      <w:r w:rsidR="00FF70A3">
        <w:t>In response to increased</w:t>
      </w:r>
      <w:r w:rsidR="00BE073B" w:rsidRPr="00AC3EE0">
        <w:t xml:space="preserve"> SCPP</w:t>
      </w:r>
      <w:r w:rsidR="00A575CE" w:rsidRPr="00AC3EE0">
        <w:t>, the</w:t>
      </w:r>
      <w:r w:rsidR="00BE073B" w:rsidRPr="00AC3EE0">
        <w:t xml:space="preserve"> p</w:t>
      </w:r>
      <w:r w:rsidR="0024415B" w:rsidRPr="00AC3EE0">
        <w:t xml:space="preserve">atients who improved an AIS </w:t>
      </w:r>
      <w:r w:rsidR="00BE073B" w:rsidRPr="00AC3EE0">
        <w:t>grade had a greater</w:t>
      </w:r>
      <w:r w:rsidR="0024415B" w:rsidRPr="00AC3EE0">
        <w:t xml:space="preserve"> </w:t>
      </w:r>
      <w:r w:rsidR="00BE073B" w:rsidRPr="00AC3EE0">
        <w:t>increase in total</w:t>
      </w:r>
      <w:r w:rsidR="0024415B" w:rsidRPr="00AC3EE0">
        <w:t xml:space="preserve"> active contacts</w:t>
      </w:r>
      <w:r w:rsidR="00BE073B" w:rsidRPr="00AC3EE0">
        <w:t xml:space="preserve"> (all limbs combined) </w:t>
      </w:r>
      <w:r w:rsidR="0024415B" w:rsidRPr="00AC3EE0">
        <w:t xml:space="preserve">than those that did not improve (22.7 % </w:t>
      </w:r>
      <w:r w:rsidR="00FD0B64" w:rsidRPr="00AC3EE0">
        <w:t xml:space="preserve">increase </w:t>
      </w:r>
      <w:r w:rsidR="0024415B" w:rsidRPr="00AC3EE0">
        <w:rPr>
          <w:i/>
        </w:rPr>
        <w:t>versus</w:t>
      </w:r>
      <w:r w:rsidR="00C868FC" w:rsidRPr="00AC3EE0">
        <w:t xml:space="preserve"> 0.4</w:t>
      </w:r>
      <w:r w:rsidR="0024415B" w:rsidRPr="00AC3EE0">
        <w:t xml:space="preserve"> %</w:t>
      </w:r>
      <w:r w:rsidR="00FD0B64" w:rsidRPr="00AC3EE0">
        <w:t xml:space="preserve"> increase</w:t>
      </w:r>
      <w:r w:rsidR="0024415B" w:rsidRPr="00AC3EE0">
        <w:t xml:space="preserve">, </w:t>
      </w:r>
      <w:r w:rsidR="0024415B" w:rsidRPr="00AC3EE0">
        <w:rPr>
          <w:i/>
        </w:rPr>
        <w:t>P</w:t>
      </w:r>
      <w:r w:rsidR="0024415B" w:rsidRPr="00AC3EE0">
        <w:t xml:space="preserve"> &lt; 0.0001). </w:t>
      </w:r>
      <w:r w:rsidR="00BE073B" w:rsidRPr="00AC3EE0">
        <w:t>Furthermore</w:t>
      </w:r>
      <w:r w:rsidR="00AC79C3" w:rsidRPr="00AC3EE0">
        <w:t>,</w:t>
      </w:r>
      <w:r w:rsidR="00FD0B64" w:rsidRPr="00AC3EE0">
        <w:t xml:space="preserve"> </w:t>
      </w:r>
      <w:r w:rsidR="00AC79C3" w:rsidRPr="00AC3EE0">
        <w:t>with all limbs combined</w:t>
      </w:r>
      <w:r w:rsidR="00FF70A3">
        <w:t>,</w:t>
      </w:r>
      <w:r w:rsidR="00FD0B64" w:rsidRPr="00AC3EE0">
        <w:t xml:space="preserve"> the number of active contacts with amplitude increase when SCPP increased was higher in patients who improved an AIS grade compared to those that did not </w:t>
      </w:r>
      <w:r w:rsidR="0024415B" w:rsidRPr="00AC3EE0">
        <w:t xml:space="preserve">(75.1 % </w:t>
      </w:r>
      <w:r w:rsidR="0024415B" w:rsidRPr="00AC3EE0">
        <w:rPr>
          <w:i/>
        </w:rPr>
        <w:t>versus</w:t>
      </w:r>
      <w:r w:rsidR="0024415B" w:rsidRPr="00AC3EE0">
        <w:t xml:space="preserve"> 47.1 %, </w:t>
      </w:r>
      <w:r w:rsidR="0024415B" w:rsidRPr="00AC3EE0">
        <w:rPr>
          <w:i/>
        </w:rPr>
        <w:t>P</w:t>
      </w:r>
      <w:r w:rsidR="0024415B" w:rsidRPr="00AC3EE0">
        <w:t xml:space="preserve"> &lt; 0.0001).</w:t>
      </w:r>
      <w:r w:rsidR="001C3F42">
        <w:rPr>
          <w:b/>
          <w:sz w:val="28"/>
          <w:szCs w:val="28"/>
        </w:rPr>
        <w:br w:type="page"/>
      </w:r>
    </w:p>
    <w:p w14:paraId="0BF4044A" w14:textId="7CB0CDD2" w:rsidR="00424FA4" w:rsidRDefault="005E6976" w:rsidP="006267A2">
      <w:pPr>
        <w:spacing w:line="360" w:lineRule="auto"/>
        <w:rPr>
          <w:b/>
          <w:sz w:val="28"/>
          <w:szCs w:val="28"/>
        </w:rPr>
      </w:pPr>
      <w:r>
        <w:rPr>
          <w:b/>
          <w:sz w:val="28"/>
          <w:szCs w:val="28"/>
        </w:rPr>
        <w:lastRenderedPageBreak/>
        <w:t xml:space="preserve">4. </w:t>
      </w:r>
      <w:r w:rsidR="00CC6763" w:rsidRPr="00AC3EE0">
        <w:rPr>
          <w:b/>
          <w:sz w:val="28"/>
          <w:szCs w:val="28"/>
        </w:rPr>
        <w:t>DISCUSSION</w:t>
      </w:r>
    </w:p>
    <w:p w14:paraId="623919B9" w14:textId="77777777" w:rsidR="0055635F" w:rsidRPr="00AC3EE0" w:rsidRDefault="0055635F" w:rsidP="006267A2">
      <w:pPr>
        <w:spacing w:line="360" w:lineRule="auto"/>
        <w:rPr>
          <w:b/>
          <w:sz w:val="28"/>
          <w:szCs w:val="28"/>
        </w:rPr>
      </w:pPr>
    </w:p>
    <w:p w14:paraId="7E1F816A" w14:textId="5D4CA99B" w:rsidR="00633896" w:rsidRPr="00AC3EE0" w:rsidRDefault="00633896" w:rsidP="006267A2">
      <w:pPr>
        <w:spacing w:line="360" w:lineRule="auto"/>
      </w:pPr>
      <w:r w:rsidRPr="00AC3EE0">
        <w:t xml:space="preserve">We showed that it is feasible and safe to record SEPs from the acutely injured </w:t>
      </w:r>
      <w:r w:rsidR="00105C29" w:rsidRPr="00AC3EE0">
        <w:t>human spinal cord by placing a</w:t>
      </w:r>
      <w:r w:rsidRPr="00AC3EE0">
        <w:t xml:space="preserve"> </w:t>
      </w:r>
      <w:r w:rsidR="00105C29" w:rsidRPr="00AC3EE0">
        <w:t xml:space="preserve">subdural </w:t>
      </w:r>
      <w:r w:rsidRPr="00AC3EE0">
        <w:t xml:space="preserve">electrode strip, in addition to simultaneously monitoring injury site SCPP and metabolism. </w:t>
      </w:r>
      <w:r w:rsidR="00A8408C">
        <w:t xml:space="preserve">The </w:t>
      </w:r>
      <w:r w:rsidRPr="00AC3EE0">
        <w:t xml:space="preserve">data </w:t>
      </w:r>
      <w:r w:rsidR="00DA4B62" w:rsidRPr="00AC3EE0">
        <w:t>show</w:t>
      </w:r>
      <w:r w:rsidRPr="00AC3EE0">
        <w:t xml:space="preserve"> that increasing the SCPP </w:t>
      </w:r>
      <w:r w:rsidR="00FF70A3">
        <w:t>may have</w:t>
      </w:r>
      <w:r w:rsidRPr="00AC3EE0">
        <w:t xml:space="preserve"> </w:t>
      </w:r>
      <w:r w:rsidR="00DA4B62" w:rsidRPr="00AC3EE0">
        <w:t xml:space="preserve">beneficial or detrimental </w:t>
      </w:r>
      <w:r w:rsidR="00EF4943" w:rsidRPr="00AC3EE0">
        <w:t>effect</w:t>
      </w:r>
      <w:r w:rsidR="00FF70A3">
        <w:t>s</w:t>
      </w:r>
      <w:r w:rsidRPr="00AC3EE0">
        <w:t xml:space="preserve"> on spinal cord electrical activity</w:t>
      </w:r>
      <w:r w:rsidR="00E25C08">
        <w:t xml:space="preserve"> and metabolism</w:t>
      </w:r>
      <w:r w:rsidRPr="00AC3EE0">
        <w:t>.</w:t>
      </w:r>
    </w:p>
    <w:p w14:paraId="66214DE0" w14:textId="77777777" w:rsidR="00E87B1B" w:rsidRPr="00AC3EE0" w:rsidRDefault="00E87B1B" w:rsidP="006267A2">
      <w:pPr>
        <w:spacing w:line="360" w:lineRule="auto"/>
      </w:pPr>
    </w:p>
    <w:p w14:paraId="49DAC35B" w14:textId="25D4FEAE" w:rsidR="00633896" w:rsidRPr="00AC3EE0" w:rsidRDefault="005E6976" w:rsidP="006267A2">
      <w:pPr>
        <w:spacing w:line="360" w:lineRule="auto"/>
        <w:rPr>
          <w:b/>
        </w:rPr>
      </w:pPr>
      <w:r>
        <w:rPr>
          <w:b/>
        </w:rPr>
        <w:t xml:space="preserve">4.1. </w:t>
      </w:r>
      <w:r w:rsidR="00E87B1B" w:rsidRPr="00AC3EE0">
        <w:rPr>
          <w:b/>
        </w:rPr>
        <w:t>SEPs correlate with severity of injury</w:t>
      </w:r>
      <w:r w:rsidR="00FF2871" w:rsidRPr="00AC3EE0">
        <w:rPr>
          <w:b/>
        </w:rPr>
        <w:t xml:space="preserve">. </w:t>
      </w:r>
      <w:r w:rsidR="00633896" w:rsidRPr="00AC3EE0">
        <w:t>Injury severity, quantified as AIS grade, correlated with the likelihood of SEP signal detection</w:t>
      </w:r>
      <w:r w:rsidR="00EF4943" w:rsidRPr="00AC3EE0">
        <w:t xml:space="preserve">: </w:t>
      </w:r>
      <w:r w:rsidR="00CE13AE" w:rsidRPr="00AC3EE0">
        <w:t>AIS grade A patients had</w:t>
      </w:r>
      <w:r w:rsidR="00633896" w:rsidRPr="00AC3EE0">
        <w:t xml:space="preserve"> fewer active electrodes than AIS grade C patients. We also showed that </w:t>
      </w:r>
      <w:r w:rsidR="00D837A4" w:rsidRPr="00AC3EE0">
        <w:t xml:space="preserve">spinal cord segments with </w:t>
      </w:r>
      <w:r w:rsidR="00633896" w:rsidRPr="00AC3EE0">
        <w:t>BASIC score</w:t>
      </w:r>
      <w:r w:rsidR="00D837A4" w:rsidRPr="00AC3EE0">
        <w:t>s</w:t>
      </w:r>
      <w:r w:rsidR="00633896" w:rsidRPr="00AC3EE0">
        <w:t xml:space="preserve"> 3 or 4 </w:t>
      </w:r>
      <w:r w:rsidR="00EF4943" w:rsidRPr="00AC3EE0">
        <w:t>were</w:t>
      </w:r>
      <w:r w:rsidR="00633896" w:rsidRPr="00AC3EE0">
        <w:t xml:space="preserve"> </w:t>
      </w:r>
      <w:r w:rsidR="00D837A4" w:rsidRPr="00AC3EE0">
        <w:t xml:space="preserve">more </w:t>
      </w:r>
      <w:r w:rsidR="00633896" w:rsidRPr="00AC3EE0">
        <w:t xml:space="preserve">likely to block </w:t>
      </w:r>
      <w:r w:rsidR="00EF4943" w:rsidRPr="00AC3EE0">
        <w:t>SEP</w:t>
      </w:r>
      <w:r w:rsidR="00633896" w:rsidRPr="00AC3EE0">
        <w:t xml:space="preserve"> conduction </w:t>
      </w:r>
      <w:r w:rsidR="00D837A4" w:rsidRPr="00AC3EE0">
        <w:t xml:space="preserve">than cord segments with BASIC scores </w:t>
      </w:r>
      <w:r w:rsidR="00AC2F1F" w:rsidRPr="00AC3EE0">
        <w:t xml:space="preserve">0, </w:t>
      </w:r>
      <w:r w:rsidR="00D837A4" w:rsidRPr="00AC3EE0">
        <w:t>1 or 2</w:t>
      </w:r>
      <w:r w:rsidR="00633896" w:rsidRPr="00AC3EE0">
        <w:t>, thus supporting BASIC</w:t>
      </w:r>
      <w:r w:rsidR="009F7359" w:rsidRPr="00AC3EE0">
        <w:t xml:space="preserve"> </w:t>
      </w:r>
      <w:r w:rsidR="00FD0B64" w:rsidRPr="00AC3EE0">
        <w:fldChar w:fldCharType="begin">
          <w:fldData xml:space="preserve">PEVuZE5vdGU+PENpdGU+PEF1dGhvcj5UYWxib3R0PC9BdXRob3I+PFllYXI+MjAxNTwvWWVhcj48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</w:fldData>
        </w:fldChar>
      </w:r>
      <w:r w:rsidR="00C973E5">
        <w:instrText xml:space="preserve"> ADDIN EN.CITE </w:instrText>
      </w:r>
      <w:r w:rsidR="00C973E5">
        <w:fldChar w:fldCharType="begin">
          <w:fldData xml:space="preserve">PEVuZE5vdGU+PENpdGU+PEF1dGhvcj5UYWxib3R0PC9BdXRob3I+PFllYXI+MjAxNTwvWWVhcj48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</w:fldData>
        </w:fldChar>
      </w:r>
      <w:r w:rsidR="00C973E5">
        <w:instrText xml:space="preserve"> ADDIN EN.CITE.DATA </w:instrText>
      </w:r>
      <w:r w:rsidR="00C973E5">
        <w:fldChar w:fldCharType="end"/>
      </w:r>
      <w:r w:rsidR="00FD0B64" w:rsidRPr="00AC3EE0">
        <w:fldChar w:fldCharType="separate"/>
      </w:r>
      <w:r w:rsidR="00C973E5">
        <w:rPr>
          <w:noProof/>
        </w:rPr>
        <w:t>[24]</w:t>
      </w:r>
      <w:r w:rsidR="00FD0B64" w:rsidRPr="00AC3EE0">
        <w:fldChar w:fldCharType="end"/>
      </w:r>
      <w:r w:rsidR="00633896" w:rsidRPr="00AC3EE0">
        <w:t xml:space="preserve"> as a grading system of spinal cord tissue damage.</w:t>
      </w:r>
    </w:p>
    <w:p w14:paraId="27CBCA86" w14:textId="77777777" w:rsidR="00E87B1B" w:rsidRPr="00AC3EE0" w:rsidRDefault="00E87B1B" w:rsidP="006267A2">
      <w:pPr>
        <w:spacing w:line="360" w:lineRule="auto"/>
      </w:pPr>
    </w:p>
    <w:p w14:paraId="4A81F24E" w14:textId="773B29C1" w:rsidR="00633896" w:rsidRPr="00AC3EE0" w:rsidRDefault="005E6976" w:rsidP="006267A2">
      <w:pPr>
        <w:spacing w:line="360" w:lineRule="auto"/>
        <w:rPr>
          <w:b/>
        </w:rPr>
      </w:pPr>
      <w:r>
        <w:rPr>
          <w:b/>
        </w:rPr>
        <w:t xml:space="preserve">4.2. </w:t>
      </w:r>
      <w:r w:rsidR="00E87B1B" w:rsidRPr="00AC3EE0">
        <w:rPr>
          <w:b/>
        </w:rPr>
        <w:t>Heterogeneo</w:t>
      </w:r>
      <w:r w:rsidR="00FF2871" w:rsidRPr="00AC3EE0">
        <w:rPr>
          <w:b/>
        </w:rPr>
        <w:t xml:space="preserve">us SEP response to SCPP increase. </w:t>
      </w:r>
      <w:r w:rsidR="00963470" w:rsidRPr="00AC3EE0">
        <w:t xml:space="preserve">We </w:t>
      </w:r>
      <w:r w:rsidR="001572D5">
        <w:t>found</w:t>
      </w:r>
      <w:r w:rsidR="00C30366" w:rsidRPr="00AC3EE0">
        <w:t xml:space="preserve"> </w:t>
      </w:r>
      <w:r w:rsidR="001B3E89" w:rsidRPr="00AC3EE0">
        <w:t>heterogeneous</w:t>
      </w:r>
      <w:r w:rsidR="00963470" w:rsidRPr="00AC3EE0">
        <w:t xml:space="preserve"> SEP amplitude response</w:t>
      </w:r>
      <w:r w:rsidR="00C30366" w:rsidRPr="00AC3EE0">
        <w:t>s</w:t>
      </w:r>
      <w:r w:rsidR="00963470" w:rsidRPr="00AC3EE0">
        <w:t xml:space="preserve"> </w:t>
      </w:r>
      <w:r w:rsidR="0046685A" w:rsidRPr="00AC3EE0">
        <w:t>when</w:t>
      </w:r>
      <w:r w:rsidR="00963470" w:rsidRPr="00AC3EE0">
        <w:t xml:space="preserve"> SCPP increase</w:t>
      </w:r>
      <w:r w:rsidR="00D837A4" w:rsidRPr="00AC3EE0">
        <w:t>d:</w:t>
      </w:r>
      <w:r w:rsidR="00963470" w:rsidRPr="00AC3EE0">
        <w:t xml:space="preserve"> </w:t>
      </w:r>
      <w:r w:rsidR="0046685A" w:rsidRPr="00AC3EE0">
        <w:t>In 50 % patients, SEP amplitudes increased overall with left and right limb stimulations</w:t>
      </w:r>
      <w:r w:rsidR="007A0AB9" w:rsidRPr="00AC3EE0">
        <w:t xml:space="preserve">, suggesting </w:t>
      </w:r>
      <w:r w:rsidR="0046685A" w:rsidRPr="00AC3EE0">
        <w:t xml:space="preserve">that </w:t>
      </w:r>
      <w:r w:rsidR="007A0AB9" w:rsidRPr="00AC3EE0">
        <w:t xml:space="preserve">the SCPP increase </w:t>
      </w:r>
      <w:r w:rsidR="00EF4943" w:rsidRPr="00AC3EE0">
        <w:t>was</w:t>
      </w:r>
      <w:r w:rsidR="007A0AB9" w:rsidRPr="00AC3EE0">
        <w:t xml:space="preserve"> beneficial</w:t>
      </w:r>
      <w:r w:rsidR="00D837A4" w:rsidRPr="00AC3EE0">
        <w:t>. I</w:t>
      </w:r>
      <w:r w:rsidR="0046685A" w:rsidRPr="00AC3EE0">
        <w:t>n</w:t>
      </w:r>
      <w:r w:rsidR="00963470" w:rsidRPr="00AC3EE0">
        <w:t xml:space="preserve"> 42</w:t>
      </w:r>
      <w:r w:rsidR="0046685A" w:rsidRPr="00AC3EE0">
        <w:t xml:space="preserve"> </w:t>
      </w:r>
      <w:r w:rsidR="00963470" w:rsidRPr="00AC3EE0">
        <w:t>% patients</w:t>
      </w:r>
      <w:r w:rsidR="00D837A4" w:rsidRPr="00AC3EE0">
        <w:t xml:space="preserve"> </w:t>
      </w:r>
      <w:r w:rsidR="0046685A" w:rsidRPr="00AC3EE0">
        <w:t>SEP</w:t>
      </w:r>
      <w:r w:rsidR="00963470" w:rsidRPr="00AC3EE0">
        <w:t xml:space="preserve"> amplitudes </w:t>
      </w:r>
      <w:r w:rsidR="00D837A4" w:rsidRPr="00AC3EE0">
        <w:t>decreased</w:t>
      </w:r>
      <w:r w:rsidR="00963470" w:rsidRPr="00AC3EE0">
        <w:t xml:space="preserve"> overall </w:t>
      </w:r>
      <w:r w:rsidR="0046685A" w:rsidRPr="00AC3EE0">
        <w:t>with</w:t>
      </w:r>
      <w:r w:rsidR="00963470" w:rsidRPr="00AC3EE0">
        <w:t xml:space="preserve"> left and right </w:t>
      </w:r>
      <w:r w:rsidR="0046685A" w:rsidRPr="00AC3EE0">
        <w:t xml:space="preserve">limb stimulations, i.e. </w:t>
      </w:r>
      <w:r w:rsidR="00DE372E" w:rsidRPr="00AC3EE0">
        <w:t>increasing SC</w:t>
      </w:r>
      <w:r w:rsidR="0046685A" w:rsidRPr="00AC3EE0">
        <w:t xml:space="preserve">PP </w:t>
      </w:r>
      <w:r w:rsidR="00EF4943" w:rsidRPr="00AC3EE0">
        <w:t>appeared</w:t>
      </w:r>
      <w:r w:rsidR="00DE372E" w:rsidRPr="00AC3EE0">
        <w:t xml:space="preserve"> detrimental.</w:t>
      </w:r>
      <w:r w:rsidR="00963470" w:rsidRPr="00AC3EE0">
        <w:t xml:space="preserve"> </w:t>
      </w:r>
      <w:r w:rsidR="00EF4943" w:rsidRPr="00AC3EE0">
        <w:t>These findings support</w:t>
      </w:r>
      <w:r w:rsidR="00963470" w:rsidRPr="00AC3EE0">
        <w:t xml:space="preserve"> </w:t>
      </w:r>
      <w:r w:rsidR="0046685A" w:rsidRPr="00AC3EE0">
        <w:t xml:space="preserve">our concept that too high and too low SCPPs are detrimental, i.e. there </w:t>
      </w:r>
      <w:r w:rsidR="00D837A4" w:rsidRPr="00AC3EE0">
        <w:t xml:space="preserve">is an intermediate </w:t>
      </w:r>
      <w:proofErr w:type="spellStart"/>
      <w:r w:rsidR="0046685A" w:rsidRPr="00AC3EE0">
        <w:t>SCPP</w:t>
      </w:r>
      <w:r w:rsidR="0046685A" w:rsidRPr="00AC3EE0">
        <w:rPr>
          <w:vertAlign w:val="subscript"/>
        </w:rPr>
        <w:t>opt</w:t>
      </w:r>
      <w:proofErr w:type="spellEnd"/>
      <w:r w:rsidR="0046685A" w:rsidRPr="00AC3EE0">
        <w:t xml:space="preserve">. </w:t>
      </w:r>
      <w:proofErr w:type="spellStart"/>
      <w:r w:rsidR="0046685A" w:rsidRPr="00AC3EE0">
        <w:t>SCPP</w:t>
      </w:r>
      <w:r w:rsidR="0046685A" w:rsidRPr="00AC3EE0">
        <w:rPr>
          <w:vertAlign w:val="subscript"/>
        </w:rPr>
        <w:t>opt</w:t>
      </w:r>
      <w:proofErr w:type="spellEnd"/>
      <w:r w:rsidR="00FE6E11">
        <w:t xml:space="preserve"> which </w:t>
      </w:r>
      <w:r w:rsidR="00963470" w:rsidRPr="00AC3EE0">
        <w:t>is individual</w:t>
      </w:r>
      <w:r w:rsidR="0046685A" w:rsidRPr="00AC3EE0">
        <w:t>istic</w:t>
      </w:r>
      <w:r w:rsidR="00C12C59" w:rsidRPr="00AC3EE0">
        <w:t xml:space="preserve"> </w:t>
      </w:r>
      <w:r w:rsidR="00963470" w:rsidRPr="00AC3EE0">
        <w:fldChar w:fldCharType="begin"/>
      </w:r>
      <w:r w:rsidR="00C973E5">
        <w:instrText xml:space="preserve"> ADDIN EN.CITE &lt;EndNote&gt;&lt;Cite&gt;&lt;Author&gt;Hogg&lt;/Author&gt;&lt;Year&gt;2018&lt;/Year&gt;&lt;RecNum&gt;200&lt;/RecNum&gt;&lt;DisplayText&gt;[25]&lt;/DisplayText&gt;&lt;record&gt;&lt;rec-number&gt;200&lt;/rec-number&gt;&lt;foreign-keys&gt;&lt;key app="EN" db-id="x2dsxxxrw2s0x4evd9mxatr3dz0xaddzzaex" timestamp="1541161949"&gt;200&lt;/key&gt;&lt;/foreign-keys&gt;&lt;ref-type name="Journal Article"&gt;17&lt;/ref-type&gt;&lt;contributors&gt;&lt;authors&gt;&lt;author&gt;Hogg, F. R. A.&lt;/author&gt;&lt;author&gt;Gallagher, M. J.&lt;/author&gt;&lt;author&gt;Chen, S.&lt;/author&gt;&lt;author&gt;Zoumprouli, A.&lt;/author&gt;&lt;author&gt;Papadopoulos, M. C.&lt;/author&gt;&lt;author&gt;Saadoun, S.&lt;/author&gt;&lt;/authors&gt;&lt;/contributors&gt;&lt;auth-address&gt;Academic Neurosurgery Unit, Molecular and Clinical Sciences Institute, St. George&amp;apos;s, University of London, London, SW17 0RE, UK.&amp;#xD;Neuro-intensive Care Units, St. George&amp;apos;s Hospital, London, UK.&amp;#xD;Academic Neurosurgery Unit, Molecular and Clinical Sciences Institute, St. George&amp;apos;s, University of London, London, SW17 0RE, UK. ssaadoun@sgul.ac.uk.&lt;/auth-address&gt;&lt;titles&gt;&lt;title&gt;Predictors of Intraspinal Pressure and Optimal Cord Perfusion Pressure After Traumatic Spinal Cord Injury&lt;/title&gt;&lt;secondary-title&gt;Neurocrit Care&lt;/secondary-title&gt;&lt;/titles&gt;&lt;periodical&gt;&lt;full-title&gt;Neurocrit Care&lt;/full-title&gt;&lt;/periodical&gt;&lt;volume&gt;EPub&lt;/volume&gt;&lt;edition&gt;2018/10/18&lt;/edition&gt;&lt;keywords&gt;&lt;keyword&gt;Blood pressure&lt;/keyword&gt;&lt;keyword&gt;Perfusion pressure&lt;/keyword&gt;&lt;keyword&gt;Spinal cord injury&lt;/keyword&gt;&lt;keyword&gt;Trauma&lt;/keyword&gt;&lt;/keywords&gt;&lt;dates&gt;&lt;year&gt;2018&lt;/year&gt;&lt;pub-dates&gt;&lt;date&gt;Oct 16&lt;/date&gt;&lt;/pub-dates&gt;&lt;/dates&gt;&lt;isbn&gt;1556-0961 (Electronic)&amp;#xD;1541-6933 (Linking)&lt;/isbn&gt;&lt;accession-num&gt;30328047&lt;/accession-num&gt;&lt;urls&gt;&lt;related-urls&gt;&lt;url&gt;http://www.ncbi.nlm.nih.gov/pubmed/30328047&lt;/url&gt;&lt;/related-urls&gt;&lt;/urls&gt;&lt;electronic-resource-num&gt;10.1007/s12028-018-0616-7&lt;/electronic-resource-num&gt;&lt;remote-database-provider&gt;NLM&lt;/remote-database-provider&gt;&lt;language&gt;eng&lt;/language&gt;&lt;/record&gt;&lt;/Cite&gt;&lt;/EndNote&gt;</w:instrText>
      </w:r>
      <w:r w:rsidR="00963470" w:rsidRPr="00AC3EE0">
        <w:fldChar w:fldCharType="separate"/>
      </w:r>
      <w:r w:rsidR="00C973E5">
        <w:rPr>
          <w:noProof/>
        </w:rPr>
        <w:t>[25]</w:t>
      </w:r>
      <w:r w:rsidR="00963470" w:rsidRPr="00AC3EE0">
        <w:fldChar w:fldCharType="end"/>
      </w:r>
      <w:r w:rsidR="00963470" w:rsidRPr="00AC3EE0">
        <w:t xml:space="preserve"> and varies temporally</w:t>
      </w:r>
      <w:r w:rsidR="00C12C59" w:rsidRPr="00AC3EE0">
        <w:t xml:space="preserve"> </w:t>
      </w:r>
      <w:r w:rsidR="00963470" w:rsidRPr="00AC3EE0">
        <w:fldChar w:fldCharType="begin">
          <w:fldData xml:space="preserve">PEVuZE5vdGU+PENpdGU+PEF1dGhvcj5DaGVuPC9BdXRob3I+PFllYXI+MjAxNzwvWWVhcj48UmVj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</w:fldData>
        </w:fldChar>
      </w:r>
      <w:r w:rsidR="00C973E5">
        <w:instrText xml:space="preserve"> ADDIN EN.CITE </w:instrText>
      </w:r>
      <w:r w:rsidR="00C973E5">
        <w:fldChar w:fldCharType="begin">
          <w:fldData xml:space="preserve">PEVuZE5vdGU+PENpdGU+PEF1dGhvcj5DaGVuPC9BdXRob3I+PFllYXI+MjAxNzwvWWVhcj48UmVj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</w:fldData>
        </w:fldChar>
      </w:r>
      <w:r w:rsidR="00C973E5">
        <w:instrText xml:space="preserve"> ADDIN EN.CITE.DATA </w:instrText>
      </w:r>
      <w:r w:rsidR="00C973E5">
        <w:fldChar w:fldCharType="end"/>
      </w:r>
      <w:r w:rsidR="00963470" w:rsidRPr="00AC3EE0">
        <w:fldChar w:fldCharType="separate"/>
      </w:r>
      <w:r w:rsidR="00C973E5">
        <w:rPr>
          <w:noProof/>
        </w:rPr>
        <w:t>[9]</w:t>
      </w:r>
      <w:r w:rsidR="00963470" w:rsidRPr="00AC3EE0">
        <w:fldChar w:fldCharType="end"/>
      </w:r>
      <w:r w:rsidR="00963470" w:rsidRPr="00AC3EE0">
        <w:t>.</w:t>
      </w:r>
      <w:r w:rsidR="00DE372E" w:rsidRPr="00AC3EE0">
        <w:t xml:space="preserve"> </w:t>
      </w:r>
      <w:r w:rsidR="00FE6E11">
        <w:t>O</w:t>
      </w:r>
      <w:r w:rsidR="00C30366" w:rsidRPr="00AC3EE0">
        <w:t>ur</w:t>
      </w:r>
      <w:r w:rsidR="00414D05" w:rsidRPr="00AC3EE0">
        <w:t xml:space="preserve"> </w:t>
      </w:r>
      <w:r w:rsidR="00EF4943" w:rsidRPr="00AC3EE0">
        <w:t>data</w:t>
      </w:r>
      <w:r w:rsidR="00414D05" w:rsidRPr="00AC3EE0">
        <w:t xml:space="preserve"> suggest that univ</w:t>
      </w:r>
      <w:r w:rsidR="00FD0B64" w:rsidRPr="00AC3EE0">
        <w:t>ersal MAP targets</w:t>
      </w:r>
      <w:r w:rsidR="00C12C59" w:rsidRPr="00AC3EE0">
        <w:t xml:space="preserve"> </w:t>
      </w:r>
      <w:r w:rsidR="00105C29" w:rsidRPr="00AC3EE0">
        <w:fldChar w:fldCharType="begin">
          <w:fldData xml:space="preserve">PEVuZE5vdGU+PENpdGU+PEF1dGhvcj5DaGVuPC9BdXRob3I+PFllYXI+MjAxNzwvWWVhcj48UmVj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</w:fldData>
        </w:fldChar>
      </w:r>
      <w:r w:rsidR="00C973E5">
        <w:instrText xml:space="preserve"> ADDIN EN.CITE </w:instrText>
      </w:r>
      <w:r w:rsidR="00C973E5">
        <w:fldChar w:fldCharType="begin">
          <w:fldData xml:space="preserve">PEVuZE5vdGU+PENpdGU+PEF1dGhvcj5DaGVuPC9BdXRob3I+PFllYXI+MjAxNzwvWWVhcj48UmVj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</w:fldData>
        </w:fldChar>
      </w:r>
      <w:r w:rsidR="00C973E5">
        <w:instrText xml:space="preserve"> ADDIN EN.CITE.DATA </w:instrText>
      </w:r>
      <w:r w:rsidR="00C973E5">
        <w:fldChar w:fldCharType="end"/>
      </w:r>
      <w:r w:rsidR="00105C29" w:rsidRPr="00AC3EE0">
        <w:fldChar w:fldCharType="separate"/>
      </w:r>
      <w:r w:rsidR="00C973E5">
        <w:rPr>
          <w:noProof/>
        </w:rPr>
        <w:t>[9]</w:t>
      </w:r>
      <w:r w:rsidR="00105C29" w:rsidRPr="00AC3EE0">
        <w:fldChar w:fldCharType="end"/>
      </w:r>
      <w:r w:rsidR="00AC2F1F" w:rsidRPr="00AC3EE0">
        <w:t xml:space="preserve"> </w:t>
      </w:r>
      <w:r w:rsidR="00C30366" w:rsidRPr="00AC3EE0">
        <w:t>or intervention</w:t>
      </w:r>
      <w:r w:rsidR="00414D05" w:rsidRPr="00AC3EE0">
        <w:t xml:space="preserve"> to increase the MAP without monitoring </w:t>
      </w:r>
      <w:r w:rsidR="009D69A2" w:rsidRPr="00AC3EE0">
        <w:t>SCPP and without computing a target</w:t>
      </w:r>
      <w:r w:rsidR="00414D05" w:rsidRPr="00AC3EE0">
        <w:t xml:space="preserve"> </w:t>
      </w:r>
      <w:proofErr w:type="spellStart"/>
      <w:r w:rsidR="00414D05" w:rsidRPr="00AC3EE0">
        <w:t>SCPP</w:t>
      </w:r>
      <w:r w:rsidR="00414D05" w:rsidRPr="00AC3EE0">
        <w:rPr>
          <w:vertAlign w:val="subscript"/>
        </w:rPr>
        <w:t>opt</w:t>
      </w:r>
      <w:proofErr w:type="spellEnd"/>
      <w:r w:rsidR="002C04EA" w:rsidRPr="00AC3EE0">
        <w:t xml:space="preserve"> </w:t>
      </w:r>
      <w:r w:rsidR="00414D05" w:rsidRPr="00AC3EE0">
        <w:t>may damage the injured cord.</w:t>
      </w:r>
    </w:p>
    <w:p w14:paraId="0A5555D2" w14:textId="77777777" w:rsidR="00E87B1B" w:rsidRPr="00AC3EE0" w:rsidRDefault="00E87B1B" w:rsidP="006267A2">
      <w:pPr>
        <w:spacing w:line="360" w:lineRule="auto"/>
      </w:pPr>
    </w:p>
    <w:p w14:paraId="35E97774" w14:textId="33BDDB6F" w:rsidR="00633896" w:rsidRPr="00AC3EE0" w:rsidRDefault="005E6976" w:rsidP="006267A2">
      <w:pPr>
        <w:spacing w:line="360" w:lineRule="auto"/>
        <w:rPr>
          <w:b/>
        </w:rPr>
      </w:pPr>
      <w:r>
        <w:rPr>
          <w:b/>
        </w:rPr>
        <w:t xml:space="preserve">4.3. </w:t>
      </w:r>
      <w:r w:rsidR="00E87B1B" w:rsidRPr="00AC3EE0">
        <w:rPr>
          <w:b/>
        </w:rPr>
        <w:t>SEP response to SCPP increase correlates</w:t>
      </w:r>
      <w:r w:rsidR="00FF2871" w:rsidRPr="00AC3EE0">
        <w:rPr>
          <w:b/>
        </w:rPr>
        <w:t xml:space="preserve"> with injury site metabolism. </w:t>
      </w:r>
      <w:r w:rsidR="00FE6E11">
        <w:t>We found</w:t>
      </w:r>
      <w:r w:rsidR="007A0AB9" w:rsidRPr="00AC3EE0">
        <w:t xml:space="preserve"> profound</w:t>
      </w:r>
      <w:r w:rsidR="0039288F" w:rsidRPr="00AC3EE0">
        <w:t xml:space="preserve"> differences in the metabolism of the injured cord between patients </w:t>
      </w:r>
      <w:r w:rsidR="007A0AB9" w:rsidRPr="00AC3EE0">
        <w:t>who had</w:t>
      </w:r>
      <w:r w:rsidR="00DE372E" w:rsidRPr="00AC3EE0">
        <w:t xml:space="preserve"> </w:t>
      </w:r>
      <w:r w:rsidR="00BD20FF">
        <w:t>BETTER</w:t>
      </w:r>
      <w:r w:rsidR="00DE372E" w:rsidRPr="00AC3EE0">
        <w:t xml:space="preserve"> SEP</w:t>
      </w:r>
      <w:r w:rsidR="00BD20FF">
        <w:t>s</w:t>
      </w:r>
      <w:r w:rsidR="00DE372E" w:rsidRPr="00AC3EE0">
        <w:t xml:space="preserve"> </w:t>
      </w:r>
      <w:r w:rsidR="0039288F" w:rsidRPr="00AC3EE0">
        <w:t>compared with</w:t>
      </w:r>
      <w:r w:rsidR="00DE372E" w:rsidRPr="00AC3EE0">
        <w:t xml:space="preserve"> </w:t>
      </w:r>
      <w:r w:rsidR="00BD20FF">
        <w:t>WORSE</w:t>
      </w:r>
      <w:r w:rsidR="00DE372E" w:rsidRPr="00AC3EE0">
        <w:t xml:space="preserve"> SEP</w:t>
      </w:r>
      <w:r w:rsidR="00BD20FF">
        <w:t>s</w:t>
      </w:r>
      <w:r w:rsidR="00DE372E" w:rsidRPr="00AC3EE0">
        <w:t xml:space="preserve"> </w:t>
      </w:r>
      <w:r w:rsidR="0039288F" w:rsidRPr="00AC3EE0">
        <w:t>in response to increasing the SCPP</w:t>
      </w:r>
      <w:r w:rsidR="00DE372E" w:rsidRPr="00AC3EE0">
        <w:t xml:space="preserve">. </w:t>
      </w:r>
      <w:r w:rsidR="0039288F" w:rsidRPr="00AC3EE0">
        <w:t xml:space="preserve">In </w:t>
      </w:r>
      <w:r w:rsidR="003D2DA8" w:rsidRPr="00AC3EE0">
        <w:t>patients</w:t>
      </w:r>
      <w:r w:rsidR="00DE372E" w:rsidRPr="00AC3EE0">
        <w:t xml:space="preserve"> with </w:t>
      </w:r>
      <w:r w:rsidR="00BD20FF" w:rsidRPr="00AC3EE0">
        <w:t xml:space="preserve">BETTER </w:t>
      </w:r>
      <w:r w:rsidR="00DE372E" w:rsidRPr="00AC3EE0">
        <w:t>SEP</w:t>
      </w:r>
      <w:r w:rsidR="00BD20FF">
        <w:t>s</w:t>
      </w:r>
      <w:r w:rsidR="0039288F" w:rsidRPr="00AC3EE0">
        <w:t>, increasing the SCPP</w:t>
      </w:r>
      <w:r w:rsidR="00DE372E" w:rsidRPr="00AC3EE0">
        <w:t xml:space="preserve"> </w:t>
      </w:r>
      <w:r w:rsidR="007A0AB9" w:rsidRPr="00AC3EE0">
        <w:t>reduced</w:t>
      </w:r>
      <w:r w:rsidR="0039288F" w:rsidRPr="00AC3EE0">
        <w:t xml:space="preserve"> the</w:t>
      </w:r>
      <w:r w:rsidR="00DE372E" w:rsidRPr="00AC3EE0">
        <w:t xml:space="preserve"> </w:t>
      </w:r>
      <w:r w:rsidR="0039288F" w:rsidRPr="00AC3EE0">
        <w:t>LPR</w:t>
      </w:r>
      <w:r w:rsidR="007A0AB9" w:rsidRPr="00AC3EE0">
        <w:t xml:space="preserve"> i.e. improved tissue metabolism</w:t>
      </w:r>
      <w:r w:rsidR="00DE372E" w:rsidRPr="00AC3EE0">
        <w:t xml:space="preserve">, </w:t>
      </w:r>
      <w:r w:rsidR="007A0AB9" w:rsidRPr="00AC3EE0">
        <w:t>with no</w:t>
      </w:r>
      <w:r w:rsidR="00DE372E" w:rsidRPr="00AC3EE0">
        <w:t xml:space="preserve"> change in </w:t>
      </w:r>
      <w:r w:rsidR="007A0AB9" w:rsidRPr="00AC3EE0">
        <w:t>the LPR</w:t>
      </w:r>
      <w:r w:rsidR="00DE372E" w:rsidRPr="00AC3EE0">
        <w:t xml:space="preserve"> when injury site </w:t>
      </w:r>
      <w:r w:rsidR="00D837A4" w:rsidRPr="00AC3EE0">
        <w:t>[</w:t>
      </w:r>
      <w:r w:rsidR="00DE372E" w:rsidRPr="00AC3EE0">
        <w:t>glucose</w:t>
      </w:r>
      <w:r w:rsidR="00D837A4" w:rsidRPr="00AC3EE0">
        <w:t>]</w:t>
      </w:r>
      <w:r w:rsidR="00DE372E" w:rsidRPr="00AC3EE0">
        <w:t xml:space="preserve"> increased. </w:t>
      </w:r>
      <w:r w:rsidR="00692A75" w:rsidRPr="00AC3EE0">
        <w:t>We hypothesiz</w:t>
      </w:r>
      <w:r w:rsidR="00CC426D" w:rsidRPr="00AC3EE0">
        <w:t xml:space="preserve">e that </w:t>
      </w:r>
      <w:r w:rsidR="00D837A4" w:rsidRPr="00AC3EE0">
        <w:t>O</w:t>
      </w:r>
      <w:r w:rsidR="00D837A4" w:rsidRPr="00AC3EE0">
        <w:rPr>
          <w:vertAlign w:val="subscript"/>
        </w:rPr>
        <w:t>2</w:t>
      </w:r>
      <w:r w:rsidR="00CC426D" w:rsidRPr="00AC3EE0">
        <w:t>,</w:t>
      </w:r>
      <w:r w:rsidR="00C0167F" w:rsidRPr="00AC3EE0">
        <w:t xml:space="preserve"> but not glucose</w:t>
      </w:r>
      <w:r w:rsidR="00CC426D" w:rsidRPr="00AC3EE0">
        <w:t>,</w:t>
      </w:r>
      <w:r w:rsidR="00C0167F" w:rsidRPr="00AC3EE0">
        <w:t xml:space="preserve"> supply </w:t>
      </w:r>
      <w:r w:rsidR="00EE45E6" w:rsidRPr="00AC3EE0">
        <w:t xml:space="preserve">to the injury site </w:t>
      </w:r>
      <w:r w:rsidR="00CC426D" w:rsidRPr="00AC3EE0">
        <w:t>is</w:t>
      </w:r>
      <w:r w:rsidR="00C0167F" w:rsidRPr="00AC3EE0">
        <w:t xml:space="preserve"> the limiting factor </w:t>
      </w:r>
      <w:r w:rsidR="00EE45E6" w:rsidRPr="00AC3EE0">
        <w:t>here</w:t>
      </w:r>
      <w:r w:rsidR="00C0167F" w:rsidRPr="00AC3EE0">
        <w:t xml:space="preserve">. </w:t>
      </w:r>
      <w:r w:rsidR="00CC426D" w:rsidRPr="00AC3EE0">
        <w:t>I</w:t>
      </w:r>
      <w:r w:rsidR="007A0AB9" w:rsidRPr="00AC3EE0">
        <w:t xml:space="preserve">n these patients, increasing the SCPP may increase </w:t>
      </w:r>
      <w:r w:rsidR="00DA4B62" w:rsidRPr="00AC3EE0">
        <w:t>SCBF</w:t>
      </w:r>
      <w:r w:rsidR="007A0AB9" w:rsidRPr="00AC3EE0">
        <w:t xml:space="preserve"> at the injury site thus reducing injury site </w:t>
      </w:r>
      <w:r w:rsidR="006D7939" w:rsidRPr="00AC3EE0">
        <w:t>hypoxia</w:t>
      </w:r>
      <w:r w:rsidR="00035E03" w:rsidRPr="00AC3EE0">
        <w:t>, in turn increasing</w:t>
      </w:r>
      <w:r w:rsidR="00C143B1" w:rsidRPr="00AC3EE0">
        <w:t xml:space="preserve"> SEP amplitudes</w:t>
      </w:r>
      <w:r w:rsidR="007A0AB9" w:rsidRPr="00AC3EE0">
        <w:t>.</w:t>
      </w:r>
      <w:r w:rsidR="003D2DA8" w:rsidRPr="00AC3EE0">
        <w:t xml:space="preserve"> In contrast, in patients with </w:t>
      </w:r>
      <w:r w:rsidR="00BD20FF">
        <w:t>WORSE</w:t>
      </w:r>
      <w:r w:rsidR="003D2DA8" w:rsidRPr="00AC3EE0">
        <w:t xml:space="preserve"> SEP amplitudes, increasing the SCPP increased </w:t>
      </w:r>
      <w:r w:rsidR="003D2DA8" w:rsidRPr="00AC3EE0">
        <w:lastRenderedPageBreak/>
        <w:t>the LPR</w:t>
      </w:r>
      <w:r w:rsidR="00FE6E11">
        <w:t>,</w:t>
      </w:r>
      <w:r w:rsidR="003D2DA8" w:rsidRPr="00AC3EE0">
        <w:t xml:space="preserve"> i.e. worsened metabolism, </w:t>
      </w:r>
      <w:r w:rsidR="005B4A3D" w:rsidRPr="00AC3EE0">
        <w:t>and there was</w:t>
      </w:r>
      <w:r w:rsidR="003D2DA8" w:rsidRPr="00AC3EE0">
        <w:t xml:space="preserve"> decrease in the LPR when injury site </w:t>
      </w:r>
      <w:r w:rsidR="00996C4C" w:rsidRPr="00AC3EE0">
        <w:t>[</w:t>
      </w:r>
      <w:r w:rsidR="003D2DA8" w:rsidRPr="00AC3EE0">
        <w:t>glucose</w:t>
      </w:r>
      <w:r w:rsidR="00996C4C" w:rsidRPr="00AC3EE0">
        <w:t>]</w:t>
      </w:r>
      <w:r w:rsidR="003D2DA8" w:rsidRPr="00AC3EE0">
        <w:t xml:space="preserve"> increased. </w:t>
      </w:r>
      <w:r w:rsidR="00EE45E6" w:rsidRPr="00AC3EE0">
        <w:t>In</w:t>
      </w:r>
      <w:r w:rsidR="00FE6E11">
        <w:t xml:space="preserve">creasing the SCPP in these patients may produce </w:t>
      </w:r>
      <w:r w:rsidR="00FD797B" w:rsidRPr="00AC3EE0">
        <w:t xml:space="preserve">local </w:t>
      </w:r>
      <w:r w:rsidR="000E7E54" w:rsidRPr="00AC3EE0">
        <w:t xml:space="preserve">steal </w:t>
      </w:r>
      <w:r w:rsidR="0019697E" w:rsidRPr="00AC3EE0">
        <w:t>at the injury site</w:t>
      </w:r>
      <w:r w:rsidR="00C12C59" w:rsidRPr="00AC3EE0">
        <w:t xml:space="preserve"> </w:t>
      </w:r>
      <w:r w:rsidR="001F5B54" w:rsidRPr="00AC3EE0">
        <w:fldChar w:fldCharType="begin"/>
      </w:r>
      <w:r w:rsidR="00C973E5">
        <w:instrText xml:space="preserve"> ADDIN EN.CITE &lt;EndNote&gt;&lt;Cite&gt;&lt;Author&gt;Gallagher&lt;/Author&gt;&lt;Year&gt;2018&lt;/Year&gt;&lt;RecNum&gt;261&lt;/RecNum&gt;&lt;DisplayText&gt;[12]&lt;/DisplayText&gt;&lt;record&gt;&lt;rec-number&gt;261&lt;/rec-number&gt;&lt;foreign-keys&gt;&lt;key app="EN" db-id="x2dsxxxrw2s0x4evd9mxatr3dz0xaddzzaex" timestamp="1546594552"&gt;261&lt;/key&gt;&lt;/foreign-keys&gt;&lt;ref-type name="Journal Article"&gt;17&lt;/ref-type&gt;&lt;contributors&gt;&lt;authors&gt;&lt;author&gt;Gallagher, M. J.&lt;/author&gt;&lt;author&gt;Hogg, F. R. A.&lt;/author&gt;&lt;author&gt;Zoumprouli, A.&lt;/author&gt;&lt;author&gt;Papadopoulos, M. C.&lt;/author&gt;&lt;author&gt;Saadoun, S.&lt;/author&gt;&lt;/authors&gt;&lt;/contributors&gt;&lt;auth-address&gt;1 Academic Neurosurgery Unit, St. George&amp;apos;s, University of London , London, United Kingdom .&amp;#xD;2 Neuro-intensive Care Unit, St. George&amp;apos;s Hospital , London, United Kingdom .&lt;/auth-address&gt;&lt;titles&gt;&lt;title&gt;Spinal Cord Blood Flow in Patients with Acute Spinal Cord Injuries&lt;/title&gt;&lt;secondary-title&gt;J Neurotrauma&lt;/secondary-title&gt;&lt;/titles&gt;&lt;periodical&gt;&lt;full-title&gt;J Neurotrauma&lt;/full-title&gt;&lt;/periodical&gt;&lt;volume&gt;EPub&lt;/volume&gt;&lt;edition&gt;2018/10/24&lt;/edition&gt;&lt;keywords&gt;&lt;keyword&gt;blood flow&lt;/keyword&gt;&lt;keyword&gt;blood pressure&lt;/keyword&gt;&lt;keyword&gt;laser speckle contrast imaging&lt;/keyword&gt;&lt;keyword&gt;spinal cord injury&lt;/keyword&gt;&lt;keyword&gt;spinal cord ischemia&lt;/keyword&gt;&lt;/keywords&gt;&lt;dates&gt;&lt;year&gt;2018&lt;/year&gt;&lt;pub-dates&gt;&lt;date&gt;Nov 16&lt;/date&gt;&lt;/pub-dates&gt;&lt;/dates&gt;&lt;isbn&gt;1557-9042 (Electronic)&amp;#xD;0897-7151 (Linking)&lt;/isbn&gt;&lt;accession-num&gt;30351245&lt;/accession-num&gt;&lt;urls&gt;&lt;related-urls&gt;&lt;url&gt;http://www.ncbi.nlm.nih.gov/pubmed/30351245&lt;/url&gt;&lt;/related-urls&gt;&lt;/urls&gt;&lt;electronic-resource-num&gt;10.1089/neu.2018.5961&lt;/electronic-resource-num&gt;&lt;remote-database-provider&gt;NLM&lt;/remote-database-provider&gt;&lt;language&gt;eng&lt;/language&gt;&lt;/record&gt;&lt;/Cite&gt;&lt;/EndNote&gt;</w:instrText>
      </w:r>
      <w:r w:rsidR="001F5B54" w:rsidRPr="00AC3EE0">
        <w:fldChar w:fldCharType="separate"/>
      </w:r>
      <w:r w:rsidR="00C973E5">
        <w:rPr>
          <w:noProof/>
        </w:rPr>
        <w:t>[12]</w:t>
      </w:r>
      <w:r w:rsidR="001F5B54" w:rsidRPr="00AC3EE0">
        <w:fldChar w:fldCharType="end"/>
      </w:r>
      <w:r w:rsidR="00FD797B" w:rsidRPr="00AC3EE0">
        <w:t xml:space="preserve"> thus </w:t>
      </w:r>
      <w:r w:rsidR="00206773" w:rsidRPr="00AC3EE0">
        <w:t>increasing the LPR</w:t>
      </w:r>
      <w:r w:rsidR="00D837A4" w:rsidRPr="00AC3EE0">
        <w:t>,</w:t>
      </w:r>
      <w:r w:rsidR="00996C4C" w:rsidRPr="00AC3EE0">
        <w:t xml:space="preserve"> and </w:t>
      </w:r>
      <w:r w:rsidR="00D9028C" w:rsidRPr="00AC3EE0">
        <w:t>worsening the SEP</w:t>
      </w:r>
      <w:r w:rsidR="00206773" w:rsidRPr="00AC3EE0">
        <w:t>.</w:t>
      </w:r>
      <w:r w:rsidR="001F5B54" w:rsidRPr="00AC3EE0">
        <w:t xml:space="preserve"> Glucose supply may be a limiting factor here thus explaining why increase in tissue [glucose] improv</w:t>
      </w:r>
      <w:r w:rsidR="00FE6E11">
        <w:t>es injury site metabolism (</w:t>
      </w:r>
      <w:r w:rsidR="001F5B54" w:rsidRPr="00AC3EE0">
        <w:t>decreases LPR</w:t>
      </w:r>
      <w:r w:rsidR="00FE6E11">
        <w:t>)</w:t>
      </w:r>
      <w:r w:rsidR="001F5B54" w:rsidRPr="00AC3EE0">
        <w:t>.</w:t>
      </w:r>
    </w:p>
    <w:p w14:paraId="6A7DBA1C" w14:textId="77777777" w:rsidR="00E87B1B" w:rsidRPr="00AC3EE0" w:rsidRDefault="00E87B1B" w:rsidP="006267A2">
      <w:pPr>
        <w:spacing w:line="360" w:lineRule="auto"/>
      </w:pPr>
    </w:p>
    <w:p w14:paraId="3E3AC912" w14:textId="1597F0CB" w:rsidR="000B0524" w:rsidRPr="00AC3EE0" w:rsidRDefault="005E6976" w:rsidP="006267A2">
      <w:pPr>
        <w:spacing w:line="360" w:lineRule="auto"/>
        <w:rPr>
          <w:b/>
        </w:rPr>
      </w:pPr>
      <w:r>
        <w:rPr>
          <w:b/>
        </w:rPr>
        <w:t xml:space="preserve">4.4. </w:t>
      </w:r>
      <w:r w:rsidR="00E87B1B" w:rsidRPr="00AC3EE0">
        <w:rPr>
          <w:b/>
        </w:rPr>
        <w:t>Potenti</w:t>
      </w:r>
      <w:r w:rsidR="00FF2871" w:rsidRPr="00AC3EE0">
        <w:rPr>
          <w:b/>
        </w:rPr>
        <w:t xml:space="preserve">al role of injury site penumbra. </w:t>
      </w:r>
      <w:r w:rsidR="00791ECE">
        <w:t>Rodent s</w:t>
      </w:r>
      <w:r w:rsidR="007419EA" w:rsidRPr="00AC3EE0">
        <w:t>t</w:t>
      </w:r>
      <w:r w:rsidR="00155D4A" w:rsidRPr="00AC3EE0">
        <w:t xml:space="preserve">udies suggest that changes in </w:t>
      </w:r>
      <w:r w:rsidR="007419EA" w:rsidRPr="00AC3EE0">
        <w:t xml:space="preserve">amplitude and latency </w:t>
      </w:r>
      <w:r w:rsidR="00155D4A" w:rsidRPr="00AC3EE0">
        <w:t>correlate</w:t>
      </w:r>
      <w:r w:rsidR="007419EA" w:rsidRPr="00AC3EE0">
        <w:t xml:space="preserve"> </w:t>
      </w:r>
      <w:r w:rsidR="00155D4A" w:rsidRPr="00AC3EE0">
        <w:t>with</w:t>
      </w:r>
      <w:r w:rsidR="007419EA" w:rsidRPr="00AC3EE0">
        <w:t xml:space="preserve"> the severity of </w:t>
      </w:r>
      <w:r w:rsidR="00155D4A" w:rsidRPr="00AC3EE0">
        <w:t>cord</w:t>
      </w:r>
      <w:r w:rsidR="007419EA" w:rsidRPr="00AC3EE0">
        <w:t xml:space="preserve"> injury</w:t>
      </w:r>
      <w:r w:rsidR="00155D4A" w:rsidRPr="00AC3EE0">
        <w:t>,</w:t>
      </w:r>
      <w:r w:rsidR="007419EA" w:rsidRPr="00AC3EE0">
        <w:t xml:space="preserve"> but reduction in amplitude is more sensitive than </w:t>
      </w:r>
      <w:r w:rsidR="00155D4A" w:rsidRPr="00AC3EE0">
        <w:t xml:space="preserve">increase in </w:t>
      </w:r>
      <w:r w:rsidR="007419EA" w:rsidRPr="00AC3EE0">
        <w:t xml:space="preserve">latency </w:t>
      </w:r>
      <w:r w:rsidR="00155D4A" w:rsidRPr="00AC3EE0">
        <w:t>for</w:t>
      </w:r>
      <w:r w:rsidR="007419EA" w:rsidRPr="00AC3EE0">
        <w:t xml:space="preserve"> assess</w:t>
      </w:r>
      <w:r w:rsidR="00155D4A" w:rsidRPr="00AC3EE0">
        <w:t>ing</w:t>
      </w:r>
      <w:r w:rsidR="007419EA" w:rsidRPr="00AC3EE0">
        <w:t xml:space="preserve"> the degree of injury</w:t>
      </w:r>
      <w:r w:rsidR="00C12C59" w:rsidRPr="00AC3EE0">
        <w:t xml:space="preserve"> </w:t>
      </w:r>
      <w:r w:rsidR="007419EA" w:rsidRPr="00AC3EE0">
        <w:fldChar w:fldCharType="begin"/>
      </w:r>
      <w:r w:rsidR="00C973E5">
        <w:instrText xml:space="preserve"> ADDIN EN.CITE &lt;EndNote&gt;&lt;Cite&gt;&lt;Author&gt;Cheng&lt;/Author&gt;&lt;Year&gt;2018&lt;/Year&gt;&lt;RecNum&gt;304&lt;/RecNum&gt;&lt;DisplayText&gt;[17]&lt;/DisplayText&gt;&lt;record&gt;&lt;rec-number&gt;304&lt;/rec-number&gt;&lt;foreign-keys&gt;&lt;key app="EN" db-id="x2dsxxxrw2s0x4evd9mxatr3dz0xaddzzaex" timestamp="1550055749"&gt;304&lt;/key&gt;&lt;/foreign-keys&gt;&lt;ref-type name="Journal Article"&gt;17&lt;/ref-type&gt;&lt;contributors&gt;&lt;authors&gt;&lt;author&gt;Cheng, X. H.&lt;/author&gt;&lt;author&gt;Zhang, L.&lt;/author&gt;&lt;author&gt;Fu, J.&lt;/author&gt;&lt;/authors&gt;&lt;/contributors&gt;&lt;auth-address&gt;Department of Microscopic Orthopaedic, Renmin Hospital, Hubei University of Medicine, Shiyan, Hubei, 442000, China.&amp;#xD;Department of Orthopedic Surgery, Renmin Hospital, Hubei University of Medicine, Shiyan, Hubei, 442000, China.&amp;#xD;Department of Anesthesiology, Renmin Hospital, Hubei University of Medicine, Shiyan, Hubei, 442000, China. Electronic address: fujun781104@163.com.&lt;/auth-address&gt;&lt;titles&gt;&lt;title&gt;Somatosensory evoked potential changes and decompression timing for spinal cord function recovery and evoked potentials in rats with spinal cord injury&lt;/title&gt;&lt;secondary-title&gt;Brain Res Bull&lt;/secondary-title&gt;&lt;/titles&gt;&lt;periodical&gt;&lt;full-title&gt;Brain Res Bull&lt;/full-title&gt;&lt;/periodical&gt;&lt;pages&gt;7-11&lt;/pages&gt;&lt;volume&gt;146&lt;/volume&gt;&lt;edition&gt;2018/12/15&lt;/edition&gt;&lt;keywords&gt;&lt;keyword&gt;Animal model&lt;/keyword&gt;&lt;keyword&gt;Neurological function&lt;/keyword&gt;&lt;keyword&gt;Somatosensory evoked potentials&lt;/keyword&gt;&lt;keyword&gt;Spinal cord injury&lt;/keyword&gt;&lt;/keywords&gt;&lt;dates&gt;&lt;year&gt;2018&lt;/year&gt;&lt;pub-dates&gt;&lt;date&gt;Dec 11&lt;/date&gt;&lt;/pub-dates&gt;&lt;/dates&gt;&lt;isbn&gt;1873-2747 (Electronic)&amp;#xD;0361-9230 (Linking)&lt;/isbn&gt;&lt;accession-num&gt;30550848&lt;/accession-num&gt;&lt;urls&gt;&lt;/urls&gt;&lt;electronic-resource-num&gt;10.1016/j.brainresbull.2018.12.003&lt;/electronic-resource-num&gt;&lt;remote-database-provider&gt;NLM&lt;/remote-database-provider&gt;&lt;language&gt;eng&lt;/language&gt;&lt;/record&gt;&lt;/Cite&gt;&lt;/EndNote&gt;</w:instrText>
      </w:r>
      <w:r w:rsidR="007419EA" w:rsidRPr="00AC3EE0">
        <w:fldChar w:fldCharType="separate"/>
      </w:r>
      <w:r w:rsidR="00C973E5">
        <w:rPr>
          <w:noProof/>
        </w:rPr>
        <w:t>[17]</w:t>
      </w:r>
      <w:r w:rsidR="007419EA" w:rsidRPr="00AC3EE0">
        <w:fldChar w:fldCharType="end"/>
      </w:r>
      <w:r w:rsidR="00D4178B" w:rsidRPr="00AC3EE0">
        <w:t>.</w:t>
      </w:r>
      <w:r w:rsidR="007419EA" w:rsidRPr="00AC3EE0">
        <w:t xml:space="preserve"> In </w:t>
      </w:r>
      <w:r w:rsidR="00155D4A" w:rsidRPr="00AC3EE0">
        <w:t>our</w:t>
      </w:r>
      <w:r w:rsidR="007419EA" w:rsidRPr="00AC3EE0">
        <w:t xml:space="preserve"> study</w:t>
      </w:r>
      <w:r w:rsidR="00532045" w:rsidRPr="00AC3EE0">
        <w:t>,</w:t>
      </w:r>
      <w:r w:rsidR="007419EA" w:rsidRPr="00AC3EE0">
        <w:t xml:space="preserve"> p</w:t>
      </w:r>
      <w:r w:rsidR="00BB0801" w:rsidRPr="00AC3EE0">
        <w:t xml:space="preserve">atients with </w:t>
      </w:r>
      <w:r w:rsidR="00D9028C" w:rsidRPr="00AC3EE0">
        <w:t xml:space="preserve">an </w:t>
      </w:r>
      <w:r w:rsidR="00826F43" w:rsidRPr="00AC3EE0">
        <w:t xml:space="preserve">increase in </w:t>
      </w:r>
      <w:r w:rsidR="002566D8" w:rsidRPr="00AC3EE0">
        <w:t xml:space="preserve">the number of </w:t>
      </w:r>
      <w:r w:rsidR="00826F43" w:rsidRPr="00AC3EE0">
        <w:t>active contacts and SEP amplitude</w:t>
      </w:r>
      <w:r w:rsidR="007A7F79" w:rsidRPr="00AC3EE0">
        <w:t xml:space="preserve"> when SCPP increased,</w:t>
      </w:r>
      <w:r w:rsidR="00826F43" w:rsidRPr="00AC3EE0">
        <w:t xml:space="preserve"> were more likely to improve </w:t>
      </w:r>
      <w:r w:rsidR="00D837A4" w:rsidRPr="00AC3EE0">
        <w:t xml:space="preserve">their </w:t>
      </w:r>
      <w:r w:rsidR="00826F43" w:rsidRPr="00AC3EE0">
        <w:t xml:space="preserve">AIS grade. </w:t>
      </w:r>
      <w:r w:rsidR="007A7F79" w:rsidRPr="00AC3EE0">
        <w:t xml:space="preserve">This </w:t>
      </w:r>
      <w:r w:rsidR="00D837A4" w:rsidRPr="00AC3EE0">
        <w:t>finding</w:t>
      </w:r>
      <w:r w:rsidR="002566D8" w:rsidRPr="00AC3EE0">
        <w:t xml:space="preserve"> may indicate </w:t>
      </w:r>
      <w:r w:rsidR="00801B93" w:rsidRPr="00AC3EE0">
        <w:t xml:space="preserve">the presence of </w:t>
      </w:r>
      <w:r w:rsidR="002566D8" w:rsidRPr="00AC3EE0">
        <w:t>salvageable</w:t>
      </w:r>
      <w:r w:rsidR="007A7F79" w:rsidRPr="00AC3EE0">
        <w:t xml:space="preserve"> </w:t>
      </w:r>
      <w:r w:rsidR="002566D8" w:rsidRPr="00AC3EE0">
        <w:t>penumbral tissue</w:t>
      </w:r>
      <w:r w:rsidR="00D837A4" w:rsidRPr="00AC3EE0">
        <w:t>, which</w:t>
      </w:r>
      <w:r w:rsidR="002566D8" w:rsidRPr="00AC3EE0">
        <w:t xml:space="preserve"> </w:t>
      </w:r>
      <w:r w:rsidR="00801B93" w:rsidRPr="00AC3EE0">
        <w:t xml:space="preserve">is non-functional at low SCPP, but </w:t>
      </w:r>
      <w:r w:rsidR="00D9028C" w:rsidRPr="00AC3EE0">
        <w:t>becomes functional</w:t>
      </w:r>
      <w:r w:rsidR="000917B6" w:rsidRPr="00AC3EE0">
        <w:t xml:space="preserve"> </w:t>
      </w:r>
      <w:r w:rsidR="002566D8" w:rsidRPr="00AC3EE0">
        <w:t xml:space="preserve">when </w:t>
      </w:r>
      <w:r w:rsidR="00DA4B62" w:rsidRPr="00AC3EE0">
        <w:t>SCBF</w:t>
      </w:r>
      <w:r w:rsidR="002566D8" w:rsidRPr="00AC3EE0">
        <w:t xml:space="preserve"> is increased. </w:t>
      </w:r>
      <w:r w:rsidR="00801B93" w:rsidRPr="00AC3EE0">
        <w:t>In</w:t>
      </w:r>
      <w:r w:rsidR="000917B6" w:rsidRPr="00AC3EE0">
        <w:t xml:space="preserve"> patients without </w:t>
      </w:r>
      <w:r w:rsidR="005804AD">
        <w:t>salvageable penumbra, increasing the</w:t>
      </w:r>
      <w:r w:rsidR="000917B6" w:rsidRPr="00AC3EE0">
        <w:t xml:space="preserve"> SCPP will not</w:t>
      </w:r>
      <w:r w:rsidR="002566D8" w:rsidRPr="00AC3EE0">
        <w:t xml:space="preserve"> </w:t>
      </w:r>
      <w:r w:rsidR="00801B93" w:rsidRPr="00AC3EE0">
        <w:t xml:space="preserve">increase the number of active contacts or SEP amplitude when SCPP </w:t>
      </w:r>
      <w:r w:rsidR="00D837A4" w:rsidRPr="00AC3EE0">
        <w:t xml:space="preserve">is </w:t>
      </w:r>
      <w:r w:rsidR="00801B93" w:rsidRPr="00AC3EE0">
        <w:t xml:space="preserve">increased. These ideas are supported by measurements of </w:t>
      </w:r>
      <w:r w:rsidR="00DA4B62" w:rsidRPr="00AC3EE0">
        <w:t>SCBF</w:t>
      </w:r>
      <w:r w:rsidR="00BB0801" w:rsidRPr="00AC3EE0">
        <w:t xml:space="preserve"> </w:t>
      </w:r>
      <w:r w:rsidR="00801B93" w:rsidRPr="00AC3EE0">
        <w:t xml:space="preserve">showing </w:t>
      </w:r>
      <w:r w:rsidR="000B0524" w:rsidRPr="00AC3EE0">
        <w:t xml:space="preserve">a SCPP-sensitive </w:t>
      </w:r>
      <w:r w:rsidR="00943B7C" w:rsidRPr="00AC3EE0">
        <w:t>penumbra</w:t>
      </w:r>
      <w:r w:rsidR="000B0524" w:rsidRPr="00AC3EE0">
        <w:t xml:space="preserve"> </w:t>
      </w:r>
      <w:r w:rsidR="00BB0801" w:rsidRPr="00AC3EE0">
        <w:t xml:space="preserve">only </w:t>
      </w:r>
      <w:r w:rsidR="000B0524" w:rsidRPr="00AC3EE0">
        <w:t>in some TSCI patients</w:t>
      </w:r>
      <w:r w:rsidR="00C12C59" w:rsidRPr="00AC3EE0">
        <w:t xml:space="preserve"> </w:t>
      </w:r>
      <w:r w:rsidR="007A7F79" w:rsidRPr="00AC3EE0">
        <w:fldChar w:fldCharType="begin"/>
      </w:r>
      <w:r w:rsidR="00C973E5">
        <w:instrText xml:space="preserve"> ADDIN EN.CITE &lt;EndNote&gt;&lt;Cite&gt;&lt;Author&gt;Gallagher&lt;/Author&gt;&lt;Year&gt;2018&lt;/Year&gt;&lt;RecNum&gt;261&lt;/RecNum&gt;&lt;DisplayText&gt;[12]&lt;/DisplayText&gt;&lt;record&gt;&lt;rec-number&gt;261&lt;/rec-number&gt;&lt;foreign-keys&gt;&lt;key app="EN" db-id="x2dsxxxrw2s0x4evd9mxatr3dz0xaddzzaex" timestamp="1546594552"&gt;261&lt;/key&gt;&lt;/foreign-keys&gt;&lt;ref-type name="Journal Article"&gt;17&lt;/ref-type&gt;&lt;contributors&gt;&lt;authors&gt;&lt;author&gt;Gallagher, M. J.&lt;/author&gt;&lt;author&gt;Hogg, F. R. A.&lt;/author&gt;&lt;author&gt;Zoumprouli, A.&lt;/author&gt;&lt;author&gt;Papadopoulos, M. C.&lt;/author&gt;&lt;author&gt;Saadoun, S.&lt;/author&gt;&lt;/authors&gt;&lt;/contributors&gt;&lt;auth-address&gt;1 Academic Neurosurgery Unit, St. George&amp;apos;s, University of London , London, United Kingdom .&amp;#xD;2 Neuro-intensive Care Unit, St. George&amp;apos;s Hospital , London, United Kingdom .&lt;/auth-address&gt;&lt;titles&gt;&lt;title&gt;Spinal Cord Blood Flow in Patients with Acute Spinal Cord Injuries&lt;/title&gt;&lt;secondary-title&gt;J Neurotrauma&lt;/secondary-title&gt;&lt;/titles&gt;&lt;periodical&gt;&lt;full-title&gt;J Neurotrauma&lt;/full-title&gt;&lt;/periodical&gt;&lt;volume&gt;EPub&lt;/volume&gt;&lt;edition&gt;2018/10/24&lt;/edition&gt;&lt;keywords&gt;&lt;keyword&gt;blood flow&lt;/keyword&gt;&lt;keyword&gt;blood pressure&lt;/keyword&gt;&lt;keyword&gt;laser speckle contrast imaging&lt;/keyword&gt;&lt;keyword&gt;spinal cord injury&lt;/keyword&gt;&lt;keyword&gt;spinal cord ischemia&lt;/keyword&gt;&lt;/keywords&gt;&lt;dates&gt;&lt;year&gt;2018&lt;/year&gt;&lt;pub-dates&gt;&lt;date&gt;Nov 16&lt;/date&gt;&lt;/pub-dates&gt;&lt;/dates&gt;&lt;isbn&gt;1557-9042 (Electronic)&amp;#xD;0897-7151 (Linking)&lt;/isbn&gt;&lt;accession-num&gt;30351245&lt;/accession-num&gt;&lt;urls&gt;&lt;related-urls&gt;&lt;url&gt;http://www.ncbi.nlm.nih.gov/pubmed/30351245&lt;/url&gt;&lt;/related-urls&gt;&lt;/urls&gt;&lt;electronic-resource-num&gt;10.1089/neu.2018.5961&lt;/electronic-resource-num&gt;&lt;remote-database-provider&gt;NLM&lt;/remote-database-provider&gt;&lt;language&gt;eng&lt;/language&gt;&lt;/record&gt;&lt;/Cite&gt;&lt;/EndNote&gt;</w:instrText>
      </w:r>
      <w:r w:rsidR="007A7F79" w:rsidRPr="00AC3EE0">
        <w:fldChar w:fldCharType="separate"/>
      </w:r>
      <w:r w:rsidR="00C973E5">
        <w:rPr>
          <w:noProof/>
        </w:rPr>
        <w:t>[12]</w:t>
      </w:r>
      <w:r w:rsidR="007A7F79" w:rsidRPr="00AC3EE0">
        <w:fldChar w:fldCharType="end"/>
      </w:r>
      <w:r w:rsidR="00D4178B" w:rsidRPr="00AC3EE0">
        <w:t>.</w:t>
      </w:r>
    </w:p>
    <w:p w14:paraId="06CF142F" w14:textId="77777777" w:rsidR="00E87B1B" w:rsidRPr="00AC3EE0" w:rsidRDefault="00E87B1B" w:rsidP="006267A2">
      <w:pPr>
        <w:spacing w:line="360" w:lineRule="auto"/>
      </w:pPr>
    </w:p>
    <w:p w14:paraId="5FF8AE7D" w14:textId="00FD4975" w:rsidR="00DD5716" w:rsidRDefault="005E6976" w:rsidP="006267A2">
      <w:pPr>
        <w:spacing w:line="360" w:lineRule="auto"/>
      </w:pPr>
      <w:r>
        <w:rPr>
          <w:b/>
        </w:rPr>
        <w:t xml:space="preserve">4.5. </w:t>
      </w:r>
      <w:r w:rsidR="00E87B1B" w:rsidRPr="00AC3EE0">
        <w:rPr>
          <w:b/>
        </w:rPr>
        <w:t>Limitation</w:t>
      </w:r>
      <w:r w:rsidR="00FF2871" w:rsidRPr="00AC3EE0">
        <w:rPr>
          <w:b/>
        </w:rPr>
        <w:t>s</w:t>
      </w:r>
      <w:r w:rsidR="00E87B1B" w:rsidRPr="00AC3EE0">
        <w:rPr>
          <w:b/>
        </w:rPr>
        <w:t xml:space="preserve"> of the</w:t>
      </w:r>
      <w:r w:rsidR="00FF2871" w:rsidRPr="00AC3EE0">
        <w:rPr>
          <w:b/>
        </w:rPr>
        <w:t xml:space="preserve"> study. </w:t>
      </w:r>
      <w:r w:rsidR="00D837A4" w:rsidRPr="00AC3EE0">
        <w:t>Though</w:t>
      </w:r>
      <w:r w:rsidR="001E06C5" w:rsidRPr="00AC3EE0">
        <w:t xml:space="preserve"> no significant complications were encountered</w:t>
      </w:r>
      <w:r w:rsidR="00D837A4" w:rsidRPr="00AC3EE0">
        <w:t>, placement of subdural electrodes is invasive potentially exposing the cord to risks of damage</w:t>
      </w:r>
      <w:r w:rsidR="001E06C5" w:rsidRPr="00AC3EE0">
        <w:t xml:space="preserve">. </w:t>
      </w:r>
      <w:r w:rsidR="00BD20FF">
        <w:t xml:space="preserve">The </w:t>
      </w:r>
      <w:r w:rsidR="001E06C5" w:rsidRPr="00AC3EE0">
        <w:t>data were obtained from a small number of patients (12 in total with only four AIS grade A)</w:t>
      </w:r>
      <w:r w:rsidR="000A5651" w:rsidRPr="00AC3EE0">
        <w:t>,</w:t>
      </w:r>
      <w:r w:rsidR="001E06C5" w:rsidRPr="00AC3EE0">
        <w:t xml:space="preserve"> because of the requireme</w:t>
      </w:r>
      <w:r w:rsidR="000A5651" w:rsidRPr="00AC3EE0">
        <w:t>nt that patients self-ventilate</w:t>
      </w:r>
      <w:r w:rsidR="00BD20FF">
        <w:t>; nevertheless,</w:t>
      </w:r>
      <w:r w:rsidR="001E06C5" w:rsidRPr="00AC3EE0">
        <w:t xml:space="preserve"> the large number of repeated measurements performed to obtain the final SEPs gives the results significance. </w:t>
      </w:r>
      <w:r w:rsidR="00D9028C" w:rsidRPr="00AC3EE0">
        <w:t>The s</w:t>
      </w:r>
      <w:r w:rsidR="000A5651" w:rsidRPr="00AC3EE0">
        <w:t>tability of SEP latencies show</w:t>
      </w:r>
      <w:r w:rsidR="005804AD">
        <w:t>s</w:t>
      </w:r>
      <w:r w:rsidR="00D9028C" w:rsidRPr="00AC3EE0">
        <w:t xml:space="preserve"> that the amplitude changes were not seco</w:t>
      </w:r>
      <w:r w:rsidR="000A5651" w:rsidRPr="00AC3EE0">
        <w:t>ndary to other patient factors, whereas t</w:t>
      </w:r>
      <w:r w:rsidR="00BB0801" w:rsidRPr="00AC3EE0">
        <w:t>he</w:t>
      </w:r>
      <w:r w:rsidR="001E06C5" w:rsidRPr="00AC3EE0">
        <w:t xml:space="preserve"> correlation of SEPs with injury</w:t>
      </w:r>
      <w:r w:rsidR="00D837A4" w:rsidRPr="00AC3EE0">
        <w:t xml:space="preserve"> severity</w:t>
      </w:r>
      <w:r w:rsidR="001E06C5" w:rsidRPr="00AC3EE0">
        <w:t xml:space="preserve">, </w:t>
      </w:r>
      <w:r w:rsidR="00D837A4" w:rsidRPr="00AC3EE0">
        <w:t>injury</w:t>
      </w:r>
      <w:r w:rsidR="001E06C5" w:rsidRPr="00AC3EE0">
        <w:t xml:space="preserve"> site metabolism and neurological outcome support our conclusions.</w:t>
      </w:r>
      <w:r w:rsidR="000A5651" w:rsidRPr="00AC3EE0">
        <w:t xml:space="preserve"> However, the small patient number precludes detailed analysis of correlations between SEPs and neurological outcomes.</w:t>
      </w:r>
    </w:p>
    <w:p w14:paraId="0EFFDE2B" w14:textId="77777777" w:rsidR="005804AD" w:rsidRDefault="005804AD" w:rsidP="006267A2">
      <w:pPr>
        <w:spacing w:line="360" w:lineRule="auto"/>
        <w:rPr>
          <w:b/>
        </w:rPr>
      </w:pPr>
    </w:p>
    <w:p w14:paraId="71CB2D98" w14:textId="0FF7B957" w:rsidR="00C025DB" w:rsidRPr="005804AD" w:rsidRDefault="005E6976" w:rsidP="006267A2">
      <w:pPr>
        <w:spacing w:line="360" w:lineRule="auto"/>
        <w:rPr>
          <w:b/>
        </w:rPr>
      </w:pPr>
      <w:r>
        <w:rPr>
          <w:b/>
        </w:rPr>
        <w:t xml:space="preserve">4.6. </w:t>
      </w:r>
      <w:r w:rsidR="00DD5716" w:rsidRPr="00DD5716">
        <w:rPr>
          <w:b/>
        </w:rPr>
        <w:t>Clinical significance.</w:t>
      </w:r>
      <w:r w:rsidR="00DD5716">
        <w:rPr>
          <w:b/>
        </w:rPr>
        <w:t xml:space="preserve"> </w:t>
      </w:r>
      <w:r w:rsidR="001E06C5" w:rsidRPr="00AC3EE0">
        <w:t xml:space="preserve">The heterogeneous SEP responses observed </w:t>
      </w:r>
      <w:r w:rsidR="009D69A2" w:rsidRPr="00AC3EE0">
        <w:t>here</w:t>
      </w:r>
      <w:r w:rsidR="00175BC1" w:rsidRPr="00AC3EE0">
        <w:t xml:space="preserve"> </w:t>
      </w:r>
      <w:r w:rsidR="001E06C5" w:rsidRPr="00AC3EE0">
        <w:t>when SCPP was increased</w:t>
      </w:r>
      <w:r w:rsidR="00175BC1" w:rsidRPr="00AC3EE0">
        <w:t>,</w:t>
      </w:r>
      <w:r w:rsidR="001E06C5" w:rsidRPr="00AC3EE0">
        <w:t xml:space="preserve"> and previous finding</w:t>
      </w:r>
      <w:r w:rsidR="00A57EF0" w:rsidRPr="00AC3EE0">
        <w:t>s</w:t>
      </w:r>
      <w:r w:rsidR="001E06C5" w:rsidRPr="00AC3EE0">
        <w:t xml:space="preserve"> that </w:t>
      </w:r>
      <w:r w:rsidR="00BB0801" w:rsidRPr="00AC3EE0">
        <w:t xml:space="preserve">increasing the </w:t>
      </w:r>
      <w:r w:rsidR="001E06C5" w:rsidRPr="00AC3EE0">
        <w:t xml:space="preserve">SCPP has a profound </w:t>
      </w:r>
      <w:r w:rsidR="00175BC1" w:rsidRPr="00AC3EE0">
        <w:t xml:space="preserve">and heterogeneous </w:t>
      </w:r>
      <w:r w:rsidR="001E06C5" w:rsidRPr="00AC3EE0">
        <w:t xml:space="preserve">effect on </w:t>
      </w:r>
      <w:r w:rsidR="00175BC1" w:rsidRPr="00AC3EE0">
        <w:t>sensory</w:t>
      </w:r>
      <w:r w:rsidR="001E06C5" w:rsidRPr="00AC3EE0">
        <w:t xml:space="preserve"> </w:t>
      </w:r>
      <w:r w:rsidR="009D69A2" w:rsidRPr="00AC3EE0">
        <w:t>and motor</w:t>
      </w:r>
      <w:r w:rsidR="00175BC1" w:rsidRPr="00AC3EE0">
        <w:t xml:space="preserve"> function</w:t>
      </w:r>
      <w:r w:rsidR="00FF2871" w:rsidRPr="00AC3EE0">
        <w:t xml:space="preserve"> </w:t>
      </w:r>
      <w:r w:rsidR="009D69A2" w:rsidRPr="00AC3EE0">
        <w:fldChar w:fldCharType="begin">
          <w:fldData xml:space="preserve">PEVuZE5vdGU+PENpdGU+PEF1dGhvcj5TYWFkb3VuPC9BdXRob3I+PFllYXI+MjAxNzwvWWVhcj48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</w:fldData>
        </w:fldChar>
      </w:r>
      <w:r w:rsidR="00C973E5">
        <w:instrText xml:space="preserve"> ADDIN EN.CITE </w:instrText>
      </w:r>
      <w:r w:rsidR="00C973E5">
        <w:fldChar w:fldCharType="begin">
          <w:fldData xml:space="preserve">PEVuZE5vdGU+PENpdGU+PEF1dGhvcj5TYWFkb3VuPC9BdXRob3I+PFllYXI+MjAxNzwvWWVhcj48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</w:fldData>
        </w:fldChar>
      </w:r>
      <w:r w:rsidR="00C973E5">
        <w:instrText xml:space="preserve"> ADDIN EN.CITE.DATA </w:instrText>
      </w:r>
      <w:r w:rsidR="00C973E5">
        <w:fldChar w:fldCharType="end"/>
      </w:r>
      <w:r w:rsidR="009D69A2" w:rsidRPr="00AC3EE0">
        <w:fldChar w:fldCharType="separate"/>
      </w:r>
      <w:r w:rsidR="00C973E5">
        <w:rPr>
          <w:noProof/>
        </w:rPr>
        <w:t>[8, 26]</w:t>
      </w:r>
      <w:r w:rsidR="009D69A2" w:rsidRPr="00AC3EE0">
        <w:fldChar w:fldCharType="end"/>
      </w:r>
      <w:r w:rsidR="009D69A2" w:rsidRPr="00AC3EE0">
        <w:t>, injury site autoregulation</w:t>
      </w:r>
      <w:r w:rsidR="00FF2871" w:rsidRPr="00AC3EE0">
        <w:t xml:space="preserve"> </w:t>
      </w:r>
      <w:r w:rsidR="009D69A2" w:rsidRPr="00AC3EE0">
        <w:fldChar w:fldCharType="begin">
          <w:fldData xml:space="preserve">PEVuZE5vdGU+PENpdGU+PEF1dGhvcj5DaGVuPC9BdXRob3I+PFllYXI+MjAxNzwvWWVhcj48UmVj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</w:fldData>
        </w:fldChar>
      </w:r>
      <w:r w:rsidR="00C973E5">
        <w:instrText xml:space="preserve"> ADDIN EN.CITE </w:instrText>
      </w:r>
      <w:r w:rsidR="00C973E5">
        <w:fldChar w:fldCharType="begin">
          <w:fldData xml:space="preserve">PEVuZE5vdGU+PENpdGU+PEF1dGhvcj5DaGVuPC9BdXRob3I+PFllYXI+MjAxNzwvWWVhcj48UmVj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</w:fldData>
        </w:fldChar>
      </w:r>
      <w:r w:rsidR="00C973E5">
        <w:instrText xml:space="preserve"> ADDIN EN.CITE.DATA </w:instrText>
      </w:r>
      <w:r w:rsidR="00C973E5">
        <w:fldChar w:fldCharType="end"/>
      </w:r>
      <w:r w:rsidR="009D69A2" w:rsidRPr="00AC3EE0">
        <w:fldChar w:fldCharType="separate"/>
      </w:r>
      <w:r w:rsidR="00C973E5">
        <w:rPr>
          <w:noProof/>
        </w:rPr>
        <w:t>[9]</w:t>
      </w:r>
      <w:r w:rsidR="009D69A2" w:rsidRPr="00AC3EE0">
        <w:fldChar w:fldCharType="end"/>
      </w:r>
      <w:r w:rsidR="00175BC1" w:rsidRPr="00AC3EE0">
        <w:t xml:space="preserve"> </w:t>
      </w:r>
      <w:r w:rsidR="001E06C5" w:rsidRPr="00AC3EE0">
        <w:t>and</w:t>
      </w:r>
      <w:r w:rsidR="009D69A2" w:rsidRPr="00AC3EE0">
        <w:t xml:space="preserve"> metabolism</w:t>
      </w:r>
      <w:r w:rsidR="00FF2871" w:rsidRPr="00AC3EE0">
        <w:t xml:space="preserve"> </w:t>
      </w:r>
      <w:r w:rsidR="009D69A2" w:rsidRPr="00AC3EE0">
        <w:fldChar w:fldCharType="begin"/>
      </w:r>
      <w:r w:rsidR="00C973E5">
        <w:instrText xml:space="preserve"> ADDIN EN.CITE &lt;EndNote&gt;&lt;Cite&gt;&lt;Author&gt;Phang&lt;/Author&gt;&lt;Year&gt;2016&lt;/Year&gt;&lt;RecNum&gt;17&lt;/RecNum&gt;&lt;DisplayText&gt;[7]&lt;/DisplayText&gt;&lt;record&gt;&lt;rec-number&gt;17&lt;/rec-number&gt;&lt;foreign-keys&gt;&lt;key app="EN" db-id="29wtzvxrwvpef6et0a85z209wrv2wsszxspw" timestamp="1549232062"&gt;17&lt;/key&gt;&lt;/foreign-keys&gt;&lt;ref-type name="Journal Article"&gt;17&lt;/ref-type&gt;&lt;contributors&gt;&lt;authors&gt;&lt;author&gt;Phang, I.&lt;/author&gt;&lt;author&gt;Zoumprouli, A.&lt;/author&gt;&lt;author&gt;Papadopoulos, M. C.&lt;/author&gt;&lt;author&gt;Saadoun, S.&lt;/author&gt;&lt;/authors&gt;&lt;/contributors&gt;&lt;auth-address&gt;Academic Neurosurgery Unit, St. George&amp;apos;s, University of London, London, United Kingdom.&amp;#xD;Neurointensive Care Unit, St. George&amp;apos;s Hospital, London, United Kingdom.&amp;#xD;Academic Neurosurgery Unit, St. George&amp;apos;s, University of London, London, United Kingdom. ssaadoun@sgul.ac.uk.&lt;/auth-address&gt;&lt;titles&gt;&lt;title&gt;Microdialysis to Optimize Cord Perfusion and Drug Delivery in Spinal Cord Injury&lt;/title&gt;&lt;secondary-title&gt;Ann Neurol&lt;/secondary-title&gt;&lt;/titles&gt;&lt;periodical&gt;&lt;full-title&gt;Ann Neurol&lt;/full-title&gt;&lt;/periodical&gt;&lt;pages&gt;522-31&lt;/pages&gt;&lt;volume&gt;80&lt;/volume&gt;&lt;number&gt;4&lt;/number&gt;&lt;dates&gt;&lt;year&gt;2016&lt;/year&gt;&lt;pub-dates&gt;&lt;date&gt;Oct&lt;/date&gt;&lt;/pub-dates&gt;&lt;/dates&gt;&lt;isbn&gt;1531-8249 (Electronic)&amp;#xD;0364-5134 (Linking)&lt;/isbn&gt;&lt;accession-num&gt;27463064&lt;/accession-num&gt;&lt;urls&gt;&lt;related-urls&gt;&lt;url&gt;http://www.ncbi.nlm.nih.gov/pubmed/27463064&lt;/url&gt;&lt;/related-urls&gt;&lt;/urls&gt;&lt;electronic-resource-num&gt;10.1002/ana.24750&lt;/electronic-resource-num&gt;&lt;/record&gt;&lt;/Cite&gt;&lt;/EndNote&gt;</w:instrText>
      </w:r>
      <w:r w:rsidR="009D69A2" w:rsidRPr="00AC3EE0">
        <w:fldChar w:fldCharType="separate"/>
      </w:r>
      <w:r w:rsidR="00C973E5">
        <w:rPr>
          <w:noProof/>
        </w:rPr>
        <w:t>[7]</w:t>
      </w:r>
      <w:r w:rsidR="009D69A2" w:rsidRPr="00AC3EE0">
        <w:fldChar w:fldCharType="end"/>
      </w:r>
      <w:r w:rsidR="009D69A2" w:rsidRPr="00AC3EE0">
        <w:t xml:space="preserve"> </w:t>
      </w:r>
      <w:r w:rsidR="00D837A4" w:rsidRPr="00AC3EE0">
        <w:t>suggest</w:t>
      </w:r>
      <w:r w:rsidR="001E06C5" w:rsidRPr="00AC3EE0">
        <w:t xml:space="preserve"> individualized management</w:t>
      </w:r>
      <w:r w:rsidR="00D837A4" w:rsidRPr="00AC3EE0">
        <w:t xml:space="preserve"> for TSCI patients</w:t>
      </w:r>
      <w:r w:rsidR="00E87B1B" w:rsidRPr="00AC3EE0">
        <w:t xml:space="preserve"> rather than </w:t>
      </w:r>
      <w:r w:rsidR="00C12C59" w:rsidRPr="00AC3EE0">
        <w:t xml:space="preserve">the current practice of </w:t>
      </w:r>
      <w:r w:rsidR="00E87B1B" w:rsidRPr="00AC3EE0">
        <w:lastRenderedPageBreak/>
        <w:t>universal blood pres</w:t>
      </w:r>
      <w:r w:rsidR="001572D5">
        <w:t>sure guidelines</w:t>
      </w:r>
      <w:r w:rsidR="00E87B1B" w:rsidRPr="00AC3EE0">
        <w:t xml:space="preserve"> </w:t>
      </w:r>
      <w:r w:rsidR="00E87B1B" w:rsidRPr="00AC3EE0">
        <w:fldChar w:fldCharType="begin"/>
      </w:r>
      <w:r w:rsidR="00C973E5">
        <w:instrText xml:space="preserve"> ADDIN EN.CITE &lt;EndNote&gt;&lt;Cite&gt;&lt;Author&gt;Ryken&lt;/Author&gt;&lt;Year&gt;2013&lt;/Year&gt;&lt;RecNum&gt;5&lt;/RecNum&gt;&lt;DisplayText&gt;[6]&lt;/DisplayText&gt;&lt;record&gt;&lt;rec-number&gt;5&lt;/rec-number&gt;&lt;foreign-keys&gt;&lt;key app="EN" db-id="29wtzvxrwvpef6et0a85z209wrv2wsszxspw" timestamp="1549232061"&gt;5&lt;/key&gt;&lt;/foreign-keys&gt;&lt;ref-type name="Journal Article"&gt;17&lt;/ref-type&gt;&lt;contributors&gt;&lt;authors&gt;&lt;author&gt;Ryken, T. C.&lt;/author&gt;&lt;author&gt;Hurlbert, R. J.&lt;/author&gt;&lt;author&gt;Hadley, M. N.&lt;/author&gt;&lt;author&gt;Aarabi, B.&lt;/author&gt;&lt;author&gt;Dhall, S. S.&lt;/author&gt;&lt;author&gt;Gelb, D. E.&lt;/author&gt;&lt;author&gt;Rozzelle, C. J.&lt;/author&gt;&lt;author&gt;Theodore, N.&lt;/author&gt;&lt;author&gt;Walters, B. C.&lt;/author&gt;&lt;/authors&gt;&lt;/contributors&gt;&lt;auth-address&gt;Iowa Spine &amp;amp; Brain Institute, University of Iowa, Waterloo/Iowa City, IA, USA.&lt;/auth-address&gt;&lt;titles&gt;&lt;title&gt;The acute cardiopulmonary management of patients with cervical spinal cord injuries&lt;/title&gt;&lt;secondary-title&gt;Neurosurgery&lt;/secondary-title&gt;&lt;/titles&gt;&lt;periodical&gt;&lt;full-title&gt;Neurosurgery&lt;/full-title&gt;&lt;/periodical&gt;&lt;pages&gt;84-92&lt;/pages&gt;&lt;volume&gt;72 Suppl 2&lt;/volume&gt;&lt;edition&gt;2013/03/30&lt;/edition&gt;&lt;keywords&gt;&lt;keyword&gt;Cervical Vertebrae/ injuries&lt;/keyword&gt;&lt;keyword&gt;Critical Care/methods&lt;/keyword&gt;&lt;keyword&gt;Humans&lt;/keyword&gt;&lt;keyword&gt;Intensive Care Units&lt;/keyword&gt;&lt;keyword&gt;Lung Diseases/etiology/ therapy&lt;/keyword&gt;&lt;keyword&gt;Practice Guidelines as Topic&lt;/keyword&gt;&lt;keyword&gt;Respiratory Insufficiency/etiology/ therapy&lt;/keyword&gt;&lt;keyword&gt;Spinal Cord Injuries/complications/ therapy&lt;/keyword&gt;&lt;/keywords&gt;&lt;dates&gt;&lt;year&gt;2013&lt;/year&gt;&lt;pub-dates&gt;&lt;date&gt;Mar&lt;/date&gt;&lt;/pub-dates&gt;&lt;/dates&gt;&lt;isbn&gt;1524-4040 (Electronic)&amp;#xD;0148-396X (Linking)&lt;/isbn&gt;&lt;accession-num&gt;23417181&lt;/accession-num&gt;&lt;urls&gt;&lt;/urls&gt;&lt;electronic-resource-num&gt;10.1227/NEU.0b013e318276ee16&lt;/electronic-resource-num&gt;&lt;remote-database-provider&gt;NLM&lt;/remote-database-provider&gt;&lt;language&gt;eng&lt;/language&gt;&lt;/record&gt;&lt;/Cite&gt;&lt;/EndNote&gt;</w:instrText>
      </w:r>
      <w:r w:rsidR="00E87B1B" w:rsidRPr="00AC3EE0">
        <w:fldChar w:fldCharType="separate"/>
      </w:r>
      <w:r w:rsidR="00C973E5">
        <w:rPr>
          <w:noProof/>
        </w:rPr>
        <w:t>[6]</w:t>
      </w:r>
      <w:r w:rsidR="00E87B1B" w:rsidRPr="00AC3EE0">
        <w:fldChar w:fldCharType="end"/>
      </w:r>
      <w:r w:rsidR="001572D5">
        <w:t>. D</w:t>
      </w:r>
      <w:r w:rsidR="001E06C5" w:rsidRPr="00AC3EE0">
        <w:t xml:space="preserve">ebates regarding </w:t>
      </w:r>
      <w:r w:rsidR="001572D5">
        <w:t>timing of</w:t>
      </w:r>
      <w:r w:rsidR="00D837A4" w:rsidRPr="00AC3EE0">
        <w:t xml:space="preserve"> </w:t>
      </w:r>
      <w:r w:rsidR="001E06C5" w:rsidRPr="00AC3EE0">
        <w:t>surgical management</w:t>
      </w:r>
      <w:r w:rsidR="00B01712" w:rsidRPr="00AC3EE0">
        <w:t xml:space="preserve"> and</w:t>
      </w:r>
      <w:r w:rsidR="001E06C5" w:rsidRPr="00AC3EE0">
        <w:t xml:space="preserve"> </w:t>
      </w:r>
      <w:r w:rsidR="00D837A4" w:rsidRPr="00AC3EE0">
        <w:t xml:space="preserve">novel </w:t>
      </w:r>
      <w:r w:rsidR="00B56D62" w:rsidRPr="00AC3EE0">
        <w:t>drug therapies</w:t>
      </w:r>
      <w:r w:rsidR="00C12C59" w:rsidRPr="00AC3EE0">
        <w:t xml:space="preserve"> </w:t>
      </w:r>
      <w:r w:rsidR="00A24C55" w:rsidRPr="00AC3EE0">
        <w:fldChar w:fldCharType="begin">
          <w:fldData xml:space="preserve">PEVuZE5vdGU+PENpdGU+PEF1dGhvcj5BaHVqYTwvQXV0aG9yPjxZZWFyPjIwMTc8L1llYXI+PFJl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</w:fldData>
        </w:fldChar>
      </w:r>
      <w:r w:rsidR="00C973E5">
        <w:instrText xml:space="preserve"> ADDIN EN.CITE </w:instrText>
      </w:r>
      <w:r w:rsidR="00C973E5">
        <w:fldChar w:fldCharType="begin">
          <w:fldData xml:space="preserve">PEVuZE5vdGU+PENpdGU+PEF1dGhvcj5BaHVqYTwvQXV0aG9yPjxZZWFyPjIwMTc8L1llYXI+PFJl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</w:fldData>
        </w:fldChar>
      </w:r>
      <w:r w:rsidR="00C973E5">
        <w:instrText xml:space="preserve"> ADDIN EN.CITE.DATA </w:instrText>
      </w:r>
      <w:r w:rsidR="00C973E5">
        <w:fldChar w:fldCharType="end"/>
      </w:r>
      <w:r w:rsidR="00A24C55" w:rsidRPr="00AC3EE0">
        <w:fldChar w:fldCharType="separate"/>
      </w:r>
      <w:r w:rsidR="00C973E5">
        <w:rPr>
          <w:noProof/>
        </w:rPr>
        <w:t>[27]</w:t>
      </w:r>
      <w:r w:rsidR="00A24C55" w:rsidRPr="00AC3EE0">
        <w:fldChar w:fldCharType="end"/>
      </w:r>
      <w:r w:rsidR="00790BDC" w:rsidRPr="00AC3EE0">
        <w:t xml:space="preserve"> </w:t>
      </w:r>
      <w:r w:rsidR="001E06C5" w:rsidRPr="00AC3EE0">
        <w:t xml:space="preserve">may be difficult to address until </w:t>
      </w:r>
      <w:r w:rsidR="00D837A4" w:rsidRPr="00AC3EE0">
        <w:t>individualized</w:t>
      </w:r>
      <w:r w:rsidR="001E06C5" w:rsidRPr="00AC3EE0">
        <w:t xml:space="preserve"> medical management has been </w:t>
      </w:r>
      <w:r w:rsidR="00D837A4" w:rsidRPr="00AC3EE0">
        <w:t>introduced</w:t>
      </w:r>
      <w:r w:rsidR="002E7B99">
        <w:t>.</w:t>
      </w:r>
      <w:r w:rsidR="00C025DB">
        <w:br w:type="page"/>
      </w:r>
    </w:p>
    <w:p w14:paraId="56A90BDA" w14:textId="2D8DFC0D" w:rsidR="00C025DB" w:rsidRDefault="005E6976" w:rsidP="006267A2">
      <w:pPr>
        <w:spacing w:line="360" w:lineRule="auto"/>
        <w:rPr>
          <w:b/>
          <w:sz w:val="28"/>
          <w:szCs w:val="28"/>
        </w:rPr>
      </w:pPr>
      <w:r>
        <w:rPr>
          <w:b/>
          <w:sz w:val="28"/>
          <w:szCs w:val="28"/>
        </w:rPr>
        <w:lastRenderedPageBreak/>
        <w:t xml:space="preserve">5. </w:t>
      </w:r>
      <w:r w:rsidR="00C025DB" w:rsidRPr="00C025DB">
        <w:rPr>
          <w:b/>
          <w:sz w:val="28"/>
          <w:szCs w:val="28"/>
        </w:rPr>
        <w:t>CONCLUSIONS</w:t>
      </w:r>
    </w:p>
    <w:p w14:paraId="1F1AA48D" w14:textId="77777777" w:rsidR="0055635F" w:rsidRPr="00C025DB" w:rsidRDefault="0055635F" w:rsidP="006267A2">
      <w:pPr>
        <w:spacing w:line="360" w:lineRule="auto"/>
        <w:rPr>
          <w:b/>
          <w:sz w:val="28"/>
          <w:szCs w:val="28"/>
        </w:rPr>
      </w:pPr>
    </w:p>
    <w:p w14:paraId="031B426E" w14:textId="77777777" w:rsidR="00C50172" w:rsidRDefault="00A93533" w:rsidP="006267A2">
      <w:pPr>
        <w:spacing w:line="360" w:lineRule="auto"/>
      </w:pPr>
      <w:r>
        <w:t>I</w:t>
      </w:r>
      <w:r w:rsidR="000C03BF">
        <w:t>ntervention to increase</w:t>
      </w:r>
      <w:r w:rsidR="00CF32ED" w:rsidRPr="00AC3EE0">
        <w:t xml:space="preserve"> the SCPP </w:t>
      </w:r>
      <w:r w:rsidR="00872A96">
        <w:t>may be</w:t>
      </w:r>
      <w:r w:rsidR="00CF32ED" w:rsidRPr="00AC3EE0">
        <w:t xml:space="preserve"> beneficial </w:t>
      </w:r>
      <w:r w:rsidR="000C03BF">
        <w:t>in some patients (increased SEP amplitudes, reduced LPR)</w:t>
      </w:r>
      <w:r>
        <w:t>, but</w:t>
      </w:r>
      <w:r w:rsidR="000C03BF">
        <w:t xml:space="preserve"> </w:t>
      </w:r>
      <w:r w:rsidR="00CF32ED" w:rsidRPr="00AC3EE0">
        <w:t xml:space="preserve">detrimental </w:t>
      </w:r>
      <w:r w:rsidR="000C03BF">
        <w:t>in others (reduced SEP amplitudes, increased LPR)</w:t>
      </w:r>
      <w:r w:rsidR="00CF32ED" w:rsidRPr="00AC3EE0">
        <w:t>.</w:t>
      </w:r>
      <w:r w:rsidR="001450FF">
        <w:t xml:space="preserve"> </w:t>
      </w:r>
      <w:r w:rsidR="005A6F0F">
        <w:t>Our</w:t>
      </w:r>
      <w:r w:rsidR="00206B08">
        <w:t xml:space="preserve"> findings </w:t>
      </w:r>
      <w:r w:rsidR="005A6F0F">
        <w:t>support</w:t>
      </w:r>
      <w:r w:rsidR="00206B08">
        <w:t xml:space="preserve"> individualized management of TSCI patients</w:t>
      </w:r>
      <w:r w:rsidR="005A6F0F">
        <w:t>,</w:t>
      </w:r>
      <w:r w:rsidR="00206B08">
        <w:t xml:space="preserve"> guided by injury site monitoring, rather than </w:t>
      </w:r>
      <w:r w:rsidR="001450FF" w:rsidRPr="00AC3EE0">
        <w:t>universal MAP targets.</w:t>
      </w:r>
    </w:p>
    <w:p w14:paraId="18A455EC" w14:textId="77777777" w:rsidR="00C50172" w:rsidRDefault="00C50172" w:rsidP="006267A2">
      <w:pPr>
        <w:spacing w:line="360" w:lineRule="auto"/>
      </w:pPr>
    </w:p>
    <w:p w14:paraId="3922E1E3" w14:textId="77777777" w:rsidR="00C50172" w:rsidRDefault="00C50172">
      <w:pPr>
        <w:spacing w:after="160" w:line="259" w:lineRule="auto"/>
      </w:pPr>
      <w:r>
        <w:br w:type="page"/>
      </w:r>
    </w:p>
    <w:p w14:paraId="5CE7AF55" w14:textId="123D550C" w:rsidR="00C50172" w:rsidRPr="00C50172" w:rsidRDefault="00C50172" w:rsidP="00C50172">
      <w:pPr>
        <w:spacing w:line="360" w:lineRule="auto"/>
        <w:rPr>
          <w:b/>
          <w:sz w:val="28"/>
          <w:szCs w:val="28"/>
        </w:rPr>
      </w:pPr>
      <w:r w:rsidRPr="00C50172">
        <w:rPr>
          <w:b/>
          <w:sz w:val="28"/>
          <w:szCs w:val="28"/>
        </w:rPr>
        <w:lastRenderedPageBreak/>
        <w:t>ACKNOWLEDGMENTS</w:t>
      </w:r>
    </w:p>
    <w:p w14:paraId="43529E05" w14:textId="77777777" w:rsidR="00C50172" w:rsidRDefault="00C50172" w:rsidP="00C50172">
      <w:pPr>
        <w:spacing w:line="360" w:lineRule="auto"/>
      </w:pPr>
    </w:p>
    <w:p w14:paraId="0A409982" w14:textId="3F3E2A65" w:rsidR="00C50172" w:rsidRDefault="00C50172" w:rsidP="00C50172">
      <w:pPr>
        <w:spacing w:line="360" w:lineRule="auto"/>
      </w:pPr>
      <w:r w:rsidRPr="00AC3EE0">
        <w:t>We thank the neurosurgeons at St. George’s, King’s College and Royal Sussex Hospitals as well as the spinal orthopaedic surgeons at St. George’s Hospital who helped</w:t>
      </w:r>
      <w:r>
        <w:t xml:space="preserve"> us</w:t>
      </w:r>
      <w:r w:rsidRPr="00AC3EE0">
        <w:t xml:space="preserve"> recruit patients. The </w:t>
      </w:r>
      <w:proofErr w:type="spellStart"/>
      <w:r w:rsidRPr="00AC3EE0">
        <w:t>neuroanaesthetic</w:t>
      </w:r>
      <w:proofErr w:type="spellEnd"/>
      <w:r w:rsidRPr="00AC3EE0">
        <w:t xml:space="preserve">, </w:t>
      </w:r>
      <w:proofErr w:type="spellStart"/>
      <w:r w:rsidRPr="00AC3EE0">
        <w:t>neurointensive</w:t>
      </w:r>
      <w:proofErr w:type="spellEnd"/>
      <w:r w:rsidRPr="00AC3EE0">
        <w:t xml:space="preserve"> care and operating theatre staff at St. George’s Hospital helped with </w:t>
      </w:r>
      <w:r>
        <w:t xml:space="preserve">patient management and </w:t>
      </w:r>
      <w:r w:rsidRPr="00AC3EE0">
        <w:t xml:space="preserve">data collection. </w:t>
      </w:r>
      <w:r>
        <w:t>F.R.A.H. holds a research fellowship from the Royal College of Surgeons of England.</w:t>
      </w:r>
    </w:p>
    <w:p w14:paraId="6B4DD41C" w14:textId="77777777" w:rsidR="00C50172" w:rsidRDefault="00C50172" w:rsidP="00C50172">
      <w:pPr>
        <w:spacing w:line="360" w:lineRule="auto"/>
      </w:pPr>
    </w:p>
    <w:p w14:paraId="78408728" w14:textId="77777777" w:rsidR="005E6976" w:rsidRDefault="005E6976" w:rsidP="005E6976">
      <w:pPr>
        <w:spacing w:after="160" w:line="259" w:lineRule="auto"/>
        <w:rPr>
          <w:b/>
          <w:sz w:val="28"/>
          <w:szCs w:val="28"/>
        </w:rPr>
      </w:pPr>
    </w:p>
    <w:p w14:paraId="6963C67E" w14:textId="38FA5FF8" w:rsidR="00C50172" w:rsidRPr="00C50172" w:rsidRDefault="00C50172" w:rsidP="005E6976">
      <w:pPr>
        <w:spacing w:after="160" w:line="259" w:lineRule="auto"/>
        <w:rPr>
          <w:b/>
          <w:sz w:val="28"/>
          <w:szCs w:val="28"/>
        </w:rPr>
      </w:pPr>
      <w:r w:rsidRPr="00C50172">
        <w:rPr>
          <w:b/>
          <w:sz w:val="28"/>
          <w:szCs w:val="28"/>
        </w:rPr>
        <w:t>FUNDING</w:t>
      </w:r>
    </w:p>
    <w:p w14:paraId="52332CB1" w14:textId="77777777" w:rsidR="00C50172" w:rsidRDefault="00C50172" w:rsidP="00C50172">
      <w:pPr>
        <w:spacing w:line="360" w:lineRule="auto"/>
        <w:rPr>
          <w:b/>
        </w:rPr>
      </w:pPr>
    </w:p>
    <w:p w14:paraId="23CF25BE" w14:textId="33C2C603" w:rsidR="00C50172" w:rsidRDefault="00C50172" w:rsidP="00C50172">
      <w:pPr>
        <w:spacing w:line="360" w:lineRule="auto"/>
        <w:rPr>
          <w:lang w:eastAsia="en-US"/>
        </w:rPr>
      </w:pPr>
      <w:r w:rsidRPr="002F601F">
        <w:t>This work was supported by the Wings for Life Spinal Cord Research Foundation and the</w:t>
      </w:r>
      <w:r w:rsidRPr="00AC3EE0">
        <w:t xml:space="preserve"> Neurosciences Research Foundation (Fletcher Fund). </w:t>
      </w:r>
    </w:p>
    <w:p w14:paraId="02D590D2" w14:textId="77777777" w:rsidR="005E6976" w:rsidRDefault="005E6976" w:rsidP="006267A2">
      <w:pPr>
        <w:spacing w:line="360" w:lineRule="auto"/>
      </w:pPr>
    </w:p>
    <w:p w14:paraId="11BDA1AC" w14:textId="73810ED4" w:rsidR="00CC6763" w:rsidRPr="00AC3EE0" w:rsidRDefault="00CC6763" w:rsidP="006267A2">
      <w:pPr>
        <w:spacing w:line="360" w:lineRule="auto"/>
      </w:pPr>
      <w:r w:rsidRPr="00AC3EE0">
        <w:br w:type="page"/>
      </w:r>
    </w:p>
    <w:p w14:paraId="32F00B0B" w14:textId="3B499D61" w:rsidR="00F7178F" w:rsidRDefault="00CC6763" w:rsidP="006267A2">
      <w:pPr>
        <w:spacing w:line="360" w:lineRule="auto"/>
        <w:rPr>
          <w:b/>
          <w:sz w:val="28"/>
          <w:szCs w:val="28"/>
        </w:rPr>
      </w:pPr>
      <w:r w:rsidRPr="00AC3EE0">
        <w:rPr>
          <w:b/>
          <w:sz w:val="28"/>
          <w:szCs w:val="28"/>
        </w:rPr>
        <w:lastRenderedPageBreak/>
        <w:t>REFERENCES</w:t>
      </w:r>
    </w:p>
    <w:p w14:paraId="1A3936AF" w14:textId="77777777" w:rsidR="0055635F" w:rsidRPr="00AC3EE0" w:rsidRDefault="0055635F" w:rsidP="006267A2">
      <w:pPr>
        <w:spacing w:line="360" w:lineRule="auto"/>
        <w:rPr>
          <w:b/>
          <w:sz w:val="28"/>
          <w:szCs w:val="28"/>
        </w:rPr>
      </w:pPr>
    </w:p>
    <w:p w14:paraId="7494D44A" w14:textId="77777777" w:rsidR="00C973E5" w:rsidRPr="00C973E5" w:rsidRDefault="00F7178F" w:rsidP="00C973E5">
      <w:pPr>
        <w:pStyle w:val="EndNoteBibliography"/>
        <w:spacing w:after="0"/>
        <w:ind w:left="720" w:hanging="720"/>
      </w:pPr>
      <w:r w:rsidRPr="00AC3EE0">
        <w:rPr>
          <w:szCs w:val="24"/>
        </w:rPr>
        <w:fldChar w:fldCharType="begin"/>
      </w:r>
      <w:r w:rsidRPr="00AC3EE0">
        <w:rPr>
          <w:szCs w:val="24"/>
        </w:rPr>
        <w:instrText xml:space="preserve"> ADDIN EN.REFLIST </w:instrText>
      </w:r>
      <w:r w:rsidRPr="00AC3EE0">
        <w:rPr>
          <w:szCs w:val="24"/>
        </w:rPr>
        <w:fldChar w:fldCharType="separate"/>
      </w:r>
      <w:r w:rsidR="00C973E5" w:rsidRPr="00C973E5">
        <w:t>[1]</w:t>
      </w:r>
      <w:r w:rsidR="00C973E5" w:rsidRPr="00C973E5">
        <w:tab/>
        <w:t>Chen Y, He Y, DeVivo MJ. Changing Demographics and Injury Profile of New Traumatic Spinal Cord Injuries in the United States, 1972-2014. Arch Phys Med Rehabil 2016;97(10):1610-9.</w:t>
      </w:r>
    </w:p>
    <w:p w14:paraId="1244D01E" w14:textId="77777777" w:rsidR="00C973E5" w:rsidRPr="00C973E5" w:rsidRDefault="00C973E5" w:rsidP="00C973E5">
      <w:pPr>
        <w:pStyle w:val="EndNoteBibliography"/>
        <w:spacing w:after="0"/>
        <w:ind w:left="720" w:hanging="720"/>
      </w:pPr>
      <w:r w:rsidRPr="00C973E5">
        <w:t>[2]</w:t>
      </w:r>
      <w:r w:rsidRPr="00C973E5">
        <w:tab/>
        <w:t>Wilson JR, Forgione N, Fehlings MG. Emerging therapies for acute traumatic spinal cord injury. CMAJ 2013;185(6):485-92.</w:t>
      </w:r>
    </w:p>
    <w:p w14:paraId="53A86B2F" w14:textId="77777777" w:rsidR="00C973E5" w:rsidRPr="00C973E5" w:rsidRDefault="00C973E5" w:rsidP="00C973E5">
      <w:pPr>
        <w:pStyle w:val="EndNoteBibliography"/>
        <w:spacing w:after="0"/>
        <w:ind w:left="720" w:hanging="720"/>
      </w:pPr>
      <w:r w:rsidRPr="00C973E5">
        <w:t>[3]</w:t>
      </w:r>
      <w:r w:rsidRPr="00C973E5">
        <w:tab/>
        <w:t>Werndle MC, Zoumprouli A, Sedgwick P, Papadopoulos MC. Variability in the treatment of acute spinal cord injury in the United Kingdom: results of a national survey. J Neurotrauma 2012;29(5):880-8.</w:t>
      </w:r>
    </w:p>
    <w:p w14:paraId="1F6D7ED2" w14:textId="77777777" w:rsidR="00C973E5" w:rsidRPr="00C973E5" w:rsidRDefault="00C973E5" w:rsidP="00C973E5">
      <w:pPr>
        <w:pStyle w:val="EndNoteBibliography"/>
        <w:spacing w:after="0"/>
        <w:ind w:left="720" w:hanging="720"/>
      </w:pPr>
      <w:r w:rsidRPr="00C973E5">
        <w:t>[4]</w:t>
      </w:r>
      <w:r w:rsidRPr="00C973E5">
        <w:tab/>
        <w:t>Fehlings MG, Tetreault LA, Wilson JR, Kwon BK, Burns AS, Martin AR, et al. A Clinical Practice Guideline for the Management of Acute Spinal Cord Injury: Introduction, Rationale, and Scope. Global Spine J 2017;7(3 Suppl):84S-94S.</w:t>
      </w:r>
    </w:p>
    <w:p w14:paraId="73DBEFAF" w14:textId="77777777" w:rsidR="00C973E5" w:rsidRPr="00C973E5" w:rsidRDefault="00C973E5" w:rsidP="00C973E5">
      <w:pPr>
        <w:pStyle w:val="EndNoteBibliography"/>
        <w:spacing w:after="0"/>
        <w:ind w:left="720" w:hanging="720"/>
      </w:pPr>
      <w:r w:rsidRPr="00C973E5">
        <w:t>[5]</w:t>
      </w:r>
      <w:r w:rsidRPr="00C973E5">
        <w:tab/>
        <w:t>Carney N, Totten AM, O'Reilly C, Ullman JS, Hawryluk GW, Bell MJ, et al. Guidelines for the Management of Severe Traumatic Brain Injury, Fourth Edition. Neurosurgery 2017;80(1):6-15.</w:t>
      </w:r>
    </w:p>
    <w:p w14:paraId="56478E8D" w14:textId="77777777" w:rsidR="00C973E5" w:rsidRPr="00C973E5" w:rsidRDefault="00C973E5" w:rsidP="00C973E5">
      <w:pPr>
        <w:pStyle w:val="EndNoteBibliography"/>
        <w:spacing w:after="0"/>
        <w:ind w:left="720" w:hanging="720"/>
      </w:pPr>
      <w:r w:rsidRPr="00C973E5">
        <w:t>[6]</w:t>
      </w:r>
      <w:r w:rsidRPr="00C973E5">
        <w:tab/>
        <w:t>Ryken TC, Hurlbert RJ, Hadley MN, Aarabi B, Dhall SS, Gelb DE, et al. The acute cardiopulmonary management of patients with cervical spinal cord injuries. Neurosurgery 2013;72 Suppl 2:84-92.</w:t>
      </w:r>
    </w:p>
    <w:p w14:paraId="343CEA00" w14:textId="77777777" w:rsidR="00C973E5" w:rsidRPr="00C973E5" w:rsidRDefault="00C973E5" w:rsidP="00C973E5">
      <w:pPr>
        <w:pStyle w:val="EndNoteBibliography"/>
        <w:spacing w:after="0"/>
        <w:ind w:left="720" w:hanging="720"/>
      </w:pPr>
      <w:r w:rsidRPr="00C973E5">
        <w:t>[7]</w:t>
      </w:r>
      <w:r w:rsidRPr="00C973E5">
        <w:tab/>
        <w:t>Phang I, Zoumprouli A, Papadopoulos MC, Saadoun S. Microdialysis to Optimize Cord Perfusion and Drug Delivery in Spinal Cord Injury. Ann Neurol 2016;80(4):522-31.</w:t>
      </w:r>
    </w:p>
    <w:p w14:paraId="1D070C72" w14:textId="77777777" w:rsidR="00C973E5" w:rsidRPr="00C973E5" w:rsidRDefault="00C973E5" w:rsidP="00C973E5">
      <w:pPr>
        <w:pStyle w:val="EndNoteBibliography"/>
        <w:spacing w:after="0"/>
        <w:ind w:left="720" w:hanging="720"/>
      </w:pPr>
      <w:r w:rsidRPr="00C973E5">
        <w:t>[8]</w:t>
      </w:r>
      <w:r w:rsidRPr="00C973E5">
        <w:tab/>
        <w:t>Werndle MC, Saadoun S, Phang I, Czosnyka M, Varsos GV, Czosnyka ZH, et al. Monitoring of spinal cord perfusion pressure in acute spinal cord injury: initial findings of the injured spinal cord pressure evaluation study*. Crit Care Med 2014;42(3):646-55.</w:t>
      </w:r>
    </w:p>
    <w:p w14:paraId="5542B769" w14:textId="77777777" w:rsidR="00C973E5" w:rsidRPr="00C973E5" w:rsidRDefault="00C973E5" w:rsidP="00C973E5">
      <w:pPr>
        <w:pStyle w:val="EndNoteBibliography"/>
        <w:spacing w:after="0"/>
        <w:ind w:left="720" w:hanging="720"/>
      </w:pPr>
      <w:r w:rsidRPr="00C973E5">
        <w:lastRenderedPageBreak/>
        <w:t>[9]</w:t>
      </w:r>
      <w:r w:rsidRPr="00C973E5">
        <w:tab/>
        <w:t>Chen SL, Smielewski P, Czosnyka M, Papadopoulos MC, Saadoun S. Continuous Monitoring and Visualization of Optimum Spinal Cord Perfusion Pressure in Patients with Acute Cord Injury. J Neurotrauma 2017;34(21):2941-9.</w:t>
      </w:r>
    </w:p>
    <w:p w14:paraId="6F62FFBF" w14:textId="77777777" w:rsidR="00C973E5" w:rsidRPr="00C973E5" w:rsidRDefault="00C973E5" w:rsidP="00C973E5">
      <w:pPr>
        <w:pStyle w:val="EndNoteBibliography"/>
        <w:spacing w:after="0"/>
        <w:ind w:left="720" w:hanging="720"/>
      </w:pPr>
      <w:r w:rsidRPr="00C973E5">
        <w:t>[10]</w:t>
      </w:r>
      <w:r w:rsidRPr="00C973E5">
        <w:tab/>
        <w:t>Phang I, Werndle MC, Saadoun S, Varsos G, Czosnyka M, Zoumprouli A, et al. Expansion duroplasty improves intraspinal pressure, spinal cord perfusion pressure, and vascular pressure reactivity index in patients with traumatic spinal cord injury: injured spinal cord pressure evaluation study. J Neurotrauma 2015;32(12):865-74.</w:t>
      </w:r>
    </w:p>
    <w:p w14:paraId="70AEA5A2" w14:textId="77777777" w:rsidR="00C973E5" w:rsidRPr="00C973E5" w:rsidRDefault="00C973E5" w:rsidP="00C973E5">
      <w:pPr>
        <w:pStyle w:val="EndNoteBibliography"/>
        <w:spacing w:after="0"/>
        <w:ind w:left="720" w:hanging="720"/>
      </w:pPr>
      <w:r w:rsidRPr="00C973E5">
        <w:t>[11]</w:t>
      </w:r>
      <w:r w:rsidRPr="00C973E5">
        <w:tab/>
        <w:t>Chen S, Phang I, Zoumprouli A, Papadopoulos MC, Saadoun S. Metabolic profile of injured human spinal cord determined using surface microdialysis. J Neurochem 2016;139(5):700-5.</w:t>
      </w:r>
    </w:p>
    <w:p w14:paraId="1E2B6EFC" w14:textId="77777777" w:rsidR="00C973E5" w:rsidRPr="00C973E5" w:rsidRDefault="00C973E5" w:rsidP="00C973E5">
      <w:pPr>
        <w:pStyle w:val="EndNoteBibliography"/>
        <w:spacing w:after="0"/>
        <w:ind w:left="720" w:hanging="720"/>
      </w:pPr>
      <w:r w:rsidRPr="00C973E5">
        <w:t>[12]</w:t>
      </w:r>
      <w:r w:rsidRPr="00C973E5">
        <w:tab/>
        <w:t>Gallagher MJ, Hogg FRA, Zoumprouli A, Papadopoulos MC, Saadoun S. Spinal Cord Blood Flow in Patients with Acute Spinal Cord Injuries. J Neurotrauma 2018;EPub.</w:t>
      </w:r>
    </w:p>
    <w:p w14:paraId="126A5DE4" w14:textId="77777777" w:rsidR="00C973E5" w:rsidRPr="00C973E5" w:rsidRDefault="00C973E5" w:rsidP="00C973E5">
      <w:pPr>
        <w:pStyle w:val="EndNoteBibliography"/>
        <w:spacing w:after="0"/>
        <w:ind w:left="720" w:hanging="720"/>
      </w:pPr>
      <w:r w:rsidRPr="00C973E5">
        <w:t>[13]</w:t>
      </w:r>
      <w:r w:rsidRPr="00C973E5">
        <w:tab/>
        <w:t>Sedgwick EM, el-Negamy E, Frankel H. Spinal cord potentials in traumatic paraplegia and quadriplegia. J Neurol Neurosurg Psychiatry 1980;43(9):823-30.</w:t>
      </w:r>
    </w:p>
    <w:p w14:paraId="4D9E5FC2" w14:textId="77777777" w:rsidR="00C973E5" w:rsidRPr="00C973E5" w:rsidRDefault="00C973E5" w:rsidP="00C973E5">
      <w:pPr>
        <w:pStyle w:val="EndNoteBibliography"/>
        <w:spacing w:after="0"/>
        <w:ind w:left="720" w:hanging="720"/>
      </w:pPr>
      <w:r w:rsidRPr="00C973E5">
        <w:t>[14]</w:t>
      </w:r>
      <w:r w:rsidRPr="00C973E5">
        <w:tab/>
        <w:t>Chabot R, York DH, Watts C, Waugh WA. Somatosensory evoked potentials evaluated in normal subjects and spinal cord-injured patients. J Neurosurg 1985;63(4):544-51.</w:t>
      </w:r>
    </w:p>
    <w:p w14:paraId="0B734AE0" w14:textId="77777777" w:rsidR="00C973E5" w:rsidRPr="00C973E5" w:rsidRDefault="00C973E5" w:rsidP="00C973E5">
      <w:pPr>
        <w:pStyle w:val="EndNoteBibliography"/>
        <w:spacing w:after="0"/>
        <w:ind w:left="720" w:hanging="720"/>
      </w:pPr>
      <w:r w:rsidRPr="00C973E5">
        <w:t>[15]</w:t>
      </w:r>
      <w:r w:rsidRPr="00C973E5">
        <w:tab/>
        <w:t>Kuhn F, Halder P, Spiess MR, Schubert M. One-year evolution of ulnar somatosensory potentials after trauma in 365 tetraplegic patients: early prediction of potential upper limb function. J Neurotrauma 2012;29(10):1829-37.</w:t>
      </w:r>
    </w:p>
    <w:p w14:paraId="316ADABD" w14:textId="77777777" w:rsidR="00C973E5" w:rsidRPr="00C973E5" w:rsidRDefault="00C973E5" w:rsidP="00C973E5">
      <w:pPr>
        <w:pStyle w:val="EndNoteBibliography"/>
        <w:spacing w:after="0"/>
        <w:ind w:left="720" w:hanging="720"/>
      </w:pPr>
      <w:r w:rsidRPr="00C973E5">
        <w:t>[16]</w:t>
      </w:r>
      <w:r w:rsidRPr="00C973E5">
        <w:tab/>
        <w:t>Spiess M, Schubert M, Kliesch U, Halder P. Evolution of tibial SSEP after traumatic spinal cord injury: baseline for clinical trials. Clin Neurophysiol 2008;119(5):1051-61.</w:t>
      </w:r>
    </w:p>
    <w:p w14:paraId="2F5E0FD4" w14:textId="77777777" w:rsidR="00C973E5" w:rsidRPr="00C973E5" w:rsidRDefault="00C973E5" w:rsidP="00C973E5">
      <w:pPr>
        <w:pStyle w:val="EndNoteBibliography"/>
        <w:spacing w:after="0"/>
        <w:ind w:left="720" w:hanging="720"/>
      </w:pPr>
      <w:r w:rsidRPr="00C973E5">
        <w:lastRenderedPageBreak/>
        <w:t>[17]</w:t>
      </w:r>
      <w:r w:rsidRPr="00C973E5">
        <w:tab/>
        <w:t>Cheng XH, Zhang L, Fu J. Somatosensory evoked potential changes and decompression timing for spinal cord function recovery and evoked potentials in rats with spinal cord injury. Brain Res Bull 2018;146:7-11.</w:t>
      </w:r>
    </w:p>
    <w:p w14:paraId="23CE058C" w14:textId="77777777" w:rsidR="00C973E5" w:rsidRPr="00C973E5" w:rsidRDefault="00C973E5" w:rsidP="00C973E5">
      <w:pPr>
        <w:pStyle w:val="EndNoteBibliography"/>
        <w:spacing w:after="0"/>
        <w:ind w:left="720" w:hanging="720"/>
      </w:pPr>
      <w:r w:rsidRPr="00C973E5">
        <w:t>[18]</w:t>
      </w:r>
      <w:r w:rsidRPr="00C973E5">
        <w:tab/>
        <w:t>Bazley FA, Maybhate A, Tan CS, Thakor NV, Kerr C, All AH. Enhancement of bilateral cortical somatosensory evoked potentials to intact forelimb stimulation following thoracic contusion spinal cord injury in rats. IEEE Trans Neural Syst Rehabil Eng 2014;22(5):953-64.</w:t>
      </w:r>
    </w:p>
    <w:p w14:paraId="3D4DE00B" w14:textId="77777777" w:rsidR="00C973E5" w:rsidRPr="00C973E5" w:rsidRDefault="00C973E5" w:rsidP="00C973E5">
      <w:pPr>
        <w:pStyle w:val="EndNoteBibliography"/>
        <w:spacing w:after="0"/>
        <w:ind w:left="720" w:hanging="720"/>
      </w:pPr>
      <w:r w:rsidRPr="00C973E5">
        <w:t>[19]</w:t>
      </w:r>
      <w:r w:rsidRPr="00C973E5">
        <w:tab/>
        <w:t>Caizhong X, Chunlei S, Beibei L, Zhiqing D, Qinneng D, Tong W. The application of somatosensory evoked potentials in spinal cord injury rehabilitation. NeuroRehabilitation 2014;35(4):835-40.</w:t>
      </w:r>
    </w:p>
    <w:p w14:paraId="53BC49D9" w14:textId="77777777" w:rsidR="00C973E5" w:rsidRPr="00C973E5" w:rsidRDefault="00C973E5" w:rsidP="00C973E5">
      <w:pPr>
        <w:pStyle w:val="EndNoteBibliography"/>
        <w:spacing w:after="0"/>
        <w:ind w:left="720" w:hanging="720"/>
      </w:pPr>
      <w:r w:rsidRPr="00C973E5">
        <w:t>[20]</w:t>
      </w:r>
      <w:r w:rsidRPr="00C973E5">
        <w:tab/>
        <w:t>Curt A, Keck ME, Dietz V. Functional outcome following spinal cord injury: significance of motor-evoked potentials and ASIA scores. Arch Phys Med Rehabil 1998;79(1):81-6.</w:t>
      </w:r>
    </w:p>
    <w:p w14:paraId="1BCBA375" w14:textId="77777777" w:rsidR="00C973E5" w:rsidRPr="00C973E5" w:rsidRDefault="00C973E5" w:rsidP="00C973E5">
      <w:pPr>
        <w:pStyle w:val="EndNoteBibliography"/>
        <w:spacing w:after="0"/>
        <w:ind w:left="720" w:hanging="720"/>
      </w:pPr>
      <w:r w:rsidRPr="00C973E5">
        <w:t>[21]</w:t>
      </w:r>
      <w:r w:rsidRPr="00C973E5">
        <w:tab/>
        <w:t>Werndle MC, Saadoun S, Phang I, Czosnyka M, Varsos G, Czosnyka Z, et al. Measurement of Intraspinal Pressure After Spinal Cord Injury: Technical Note from the Injured Spinal Cord Pressure Evaluation Study. Acta Neurochir Suppl 2016;122:323-8.</w:t>
      </w:r>
    </w:p>
    <w:p w14:paraId="7DA58979" w14:textId="77777777" w:rsidR="00C973E5" w:rsidRPr="00C973E5" w:rsidRDefault="00C973E5" w:rsidP="00C973E5">
      <w:pPr>
        <w:pStyle w:val="EndNoteBibliography"/>
        <w:spacing w:after="0"/>
        <w:ind w:left="720" w:hanging="720"/>
      </w:pPr>
      <w:r w:rsidRPr="00C973E5">
        <w:t>[22]</w:t>
      </w:r>
      <w:r w:rsidRPr="00C973E5">
        <w:tab/>
        <w:t>Varsos GV, Werndle MC, Czosnyka ZH, Smielewski P, Kolias AG, Phang I, et al. Intraspinal pressure and spinal cord perfusion pressure after spinal cord injury: an observational study. J Neurosurg Spine 2015;23(6):763-71.</w:t>
      </w:r>
    </w:p>
    <w:p w14:paraId="70181B49" w14:textId="77777777" w:rsidR="00C973E5" w:rsidRPr="00C973E5" w:rsidRDefault="00C973E5" w:rsidP="00C973E5">
      <w:pPr>
        <w:pStyle w:val="EndNoteBibliography"/>
        <w:spacing w:after="0"/>
        <w:ind w:left="720" w:hanging="720"/>
      </w:pPr>
      <w:r w:rsidRPr="00C973E5">
        <w:t>[23]</w:t>
      </w:r>
      <w:r w:rsidRPr="00C973E5">
        <w:tab/>
        <w:t>Gallagher MJ, Zoumprouli A, Phang I, Schwab JM, Kopp MA, Liebscher T, et al. Markedly Deranged Injury Site Metabolism and Impaired Functional Recovery in Acute Spinal Cord Injury Patients With Fever. Crit Care Med 2018;46(7):1150-7.</w:t>
      </w:r>
    </w:p>
    <w:p w14:paraId="5D80E968" w14:textId="77777777" w:rsidR="00C973E5" w:rsidRPr="00C973E5" w:rsidRDefault="00C973E5" w:rsidP="00C973E5">
      <w:pPr>
        <w:pStyle w:val="EndNoteBibliography"/>
        <w:spacing w:after="0"/>
        <w:ind w:left="720" w:hanging="720"/>
      </w:pPr>
      <w:r w:rsidRPr="00C973E5">
        <w:lastRenderedPageBreak/>
        <w:t>[24]</w:t>
      </w:r>
      <w:r w:rsidRPr="00C973E5">
        <w:tab/>
        <w:t>Talbott JF, Whetstone WD, Readdy WJ, Ferguson AR, Bresnahan JC, Saigal R, et al. The Brain and Spinal Injury Center score: a novel, simple, and reproducible method for assessing the severity of acute cervical spinal cord injury with axial T2-weighted MRI findings. J Neurosurg Spine 2015;23(4):495-504.</w:t>
      </w:r>
    </w:p>
    <w:p w14:paraId="14BE20B7" w14:textId="77777777" w:rsidR="00C973E5" w:rsidRPr="00C973E5" w:rsidRDefault="00C973E5" w:rsidP="00C973E5">
      <w:pPr>
        <w:pStyle w:val="EndNoteBibliography"/>
        <w:spacing w:after="0"/>
        <w:ind w:left="720" w:hanging="720"/>
      </w:pPr>
      <w:r w:rsidRPr="00C973E5">
        <w:t>[25]</w:t>
      </w:r>
      <w:r w:rsidRPr="00C973E5">
        <w:tab/>
        <w:t>Hogg FRA, Gallagher MJ, Chen S, Zoumprouli A, Papadopoulos MC, Saadoun S. Predictors of Intraspinal Pressure and Optimal Cord Perfusion Pressure After Traumatic Spinal Cord Injury. Neurocrit Care 2018;EPub.</w:t>
      </w:r>
    </w:p>
    <w:p w14:paraId="01A0D035" w14:textId="77777777" w:rsidR="00C973E5" w:rsidRPr="00C973E5" w:rsidRDefault="00C973E5" w:rsidP="00C973E5">
      <w:pPr>
        <w:pStyle w:val="EndNoteBibliography"/>
        <w:spacing w:after="0"/>
        <w:ind w:left="720" w:hanging="720"/>
      </w:pPr>
      <w:r w:rsidRPr="00C973E5">
        <w:t>[26]</w:t>
      </w:r>
      <w:r w:rsidRPr="00C973E5">
        <w:tab/>
        <w:t>Saadoun S, Chen S, Papadopoulos MC. Intraspinal pressure and spinal cord perfusion pressure predict neurological outcome after traumatic spinal cord injury. J Neurol Neurosurg Psychiatry 2017;88(5):452-3.</w:t>
      </w:r>
    </w:p>
    <w:p w14:paraId="5A38C3B4" w14:textId="77777777" w:rsidR="00C973E5" w:rsidRPr="00C973E5" w:rsidRDefault="00C973E5" w:rsidP="00C973E5">
      <w:pPr>
        <w:pStyle w:val="EndNoteBibliography"/>
        <w:ind w:left="720" w:hanging="720"/>
      </w:pPr>
      <w:r w:rsidRPr="00C973E5">
        <w:t>[27]</w:t>
      </w:r>
      <w:r w:rsidRPr="00C973E5">
        <w:tab/>
        <w:t>Ahuja CS, Schroeder GD, Vaccaro AR, Fehlings MG. Spinal Cord Injury-What Are the Controversies? J Orthop Trauma 2017;31 Suppl 4:S7-S13.</w:t>
      </w:r>
    </w:p>
    <w:p w14:paraId="7C6D6386" w14:textId="33E7AF31" w:rsidR="007A59F8" w:rsidRDefault="00F7178F" w:rsidP="006267A2">
      <w:pPr>
        <w:spacing w:line="360" w:lineRule="auto"/>
      </w:pPr>
      <w:r w:rsidRPr="00AC3EE0">
        <w:fldChar w:fldCharType="end"/>
      </w:r>
      <w:r w:rsidR="007A59F8">
        <w:br w:type="page"/>
      </w:r>
    </w:p>
    <w:p w14:paraId="7864FD40" w14:textId="77777777" w:rsidR="007A59F8" w:rsidRPr="00A047F0" w:rsidRDefault="007A59F8" w:rsidP="006267A2">
      <w:pPr>
        <w:spacing w:line="360" w:lineRule="auto"/>
        <w:rPr>
          <w:b/>
          <w:sz w:val="28"/>
          <w:szCs w:val="28"/>
        </w:rPr>
      </w:pPr>
      <w:r w:rsidRPr="00A047F0">
        <w:rPr>
          <w:b/>
          <w:sz w:val="28"/>
          <w:szCs w:val="28"/>
        </w:rPr>
        <w:lastRenderedPageBreak/>
        <w:t>FIGURE LEGENDS</w:t>
      </w:r>
    </w:p>
    <w:p w14:paraId="55547D14" w14:textId="77777777" w:rsidR="007A59F8" w:rsidRPr="00A047F0" w:rsidRDefault="007A59F8" w:rsidP="006267A2">
      <w:pPr>
        <w:spacing w:line="360" w:lineRule="auto"/>
      </w:pPr>
    </w:p>
    <w:p w14:paraId="254F59C9" w14:textId="77777777" w:rsidR="007A59F8" w:rsidRPr="00A047F0" w:rsidRDefault="007A59F8" w:rsidP="006267A2">
      <w:pPr>
        <w:spacing w:line="360" w:lineRule="auto"/>
      </w:pPr>
      <w:r w:rsidRPr="00A047F0">
        <w:rPr>
          <w:b/>
        </w:rPr>
        <w:t xml:space="preserve">Fig. 1. Setup for recording SEP, ISP and MD from injury site. A. </w:t>
      </w:r>
      <w:proofErr w:type="spellStart"/>
      <w:r w:rsidRPr="00A047F0">
        <w:t>ADTech</w:t>
      </w:r>
      <w:proofErr w:type="spellEnd"/>
      <w:r w:rsidRPr="00A047F0">
        <w:t xml:space="preserve"> Medical 8-contact electrode strip. </w:t>
      </w:r>
      <w:r w:rsidRPr="00A047F0">
        <w:rPr>
          <w:b/>
        </w:rPr>
        <w:t>B.</w:t>
      </w:r>
      <w:r w:rsidRPr="00A047F0">
        <w:t xml:space="preserve"> Schematic showing subdural position of electrode array (EA), ISP probe and MD catheter on cord surface, sutured </w:t>
      </w:r>
      <w:proofErr w:type="spellStart"/>
      <w:r w:rsidRPr="00A047F0">
        <w:t>dural</w:t>
      </w:r>
      <w:proofErr w:type="spellEnd"/>
      <w:r w:rsidRPr="00A047F0">
        <w:t xml:space="preserve"> opening and fibrin glue. </w:t>
      </w:r>
      <w:r w:rsidRPr="00A047F0">
        <w:rPr>
          <w:b/>
        </w:rPr>
        <w:t>C.</w:t>
      </w:r>
      <w:r>
        <w:t xml:space="preserve"> Pre-operative MRI, </w:t>
      </w:r>
      <w:r w:rsidRPr="00A047F0">
        <w:t xml:space="preserve">post-operative CT and </w:t>
      </w:r>
      <w:r>
        <w:t>post-operative MRI of a 22-year-</w:t>
      </w:r>
      <w:r w:rsidRPr="00A047F0">
        <w:t xml:space="preserve">old male </w:t>
      </w:r>
      <w:r>
        <w:t xml:space="preserve">T9 </w:t>
      </w:r>
      <w:r w:rsidRPr="00A047F0">
        <w:t>AIS grade A</w:t>
      </w:r>
      <w:r>
        <w:t xml:space="preserve"> TSCI</w:t>
      </w:r>
      <w:r w:rsidRPr="00A047F0">
        <w:t>. ISP (pressure probe), MD (</w:t>
      </w:r>
      <w:proofErr w:type="spellStart"/>
      <w:r w:rsidRPr="00A047F0">
        <w:t>microdialysis</w:t>
      </w:r>
      <w:proofErr w:type="spellEnd"/>
      <w:r w:rsidRPr="00A047F0">
        <w:t xml:space="preserve"> catheter), EA (electrode array).</w:t>
      </w:r>
    </w:p>
    <w:p w14:paraId="70342E9C" w14:textId="77777777" w:rsidR="007A59F8" w:rsidRDefault="007A59F8" w:rsidP="006267A2">
      <w:pPr>
        <w:spacing w:line="360" w:lineRule="auto"/>
      </w:pPr>
    </w:p>
    <w:p w14:paraId="1CED1886" w14:textId="77777777" w:rsidR="007A59F8" w:rsidRPr="00AC3EE0" w:rsidRDefault="007A59F8" w:rsidP="006267A2">
      <w:pPr>
        <w:pStyle w:val="xmsonormal"/>
        <w:spacing w:line="360" w:lineRule="auto"/>
        <w:rPr>
          <w:rFonts w:ascii="Calibri" w:hAnsi="Calibri"/>
          <w:color w:val="000000"/>
          <w:sz w:val="22"/>
          <w:szCs w:val="22"/>
        </w:rPr>
      </w:pPr>
      <w:r w:rsidRPr="00AC3EE0">
        <w:rPr>
          <w:b/>
          <w:bCs/>
          <w:color w:val="000000"/>
        </w:rPr>
        <w:t xml:space="preserve">Fig. 2. SEP signal depends on injury severity. A. </w:t>
      </w:r>
      <w:r w:rsidRPr="00AC3EE0">
        <w:rPr>
          <w:color w:val="000000"/>
        </w:rPr>
        <w:t>SEP</w:t>
      </w:r>
      <w:r>
        <w:rPr>
          <w:color w:val="000000"/>
        </w:rPr>
        <w:t>s</w:t>
      </w:r>
      <w:r w:rsidRPr="00AC3EE0">
        <w:rPr>
          <w:color w:val="000000"/>
        </w:rPr>
        <w:t xml:space="preserve"> from two patients: (</w:t>
      </w:r>
      <w:r w:rsidRPr="00AC3EE0">
        <w:rPr>
          <w:i/>
          <w:iCs/>
          <w:color w:val="000000"/>
        </w:rPr>
        <w:t>left</w:t>
      </w:r>
      <w:r w:rsidRPr="00AC3EE0">
        <w:rPr>
          <w:color w:val="000000"/>
        </w:rPr>
        <w:t>) 28-year-old C5 AIS A</w:t>
      </w:r>
      <w:r>
        <w:rPr>
          <w:color w:val="000000"/>
        </w:rPr>
        <w:t>, and</w:t>
      </w:r>
      <w:r w:rsidRPr="00AC3EE0">
        <w:rPr>
          <w:color w:val="000000"/>
        </w:rPr>
        <w:t xml:space="preserve"> (</w:t>
      </w:r>
      <w:r w:rsidRPr="00AC3EE0">
        <w:rPr>
          <w:i/>
          <w:iCs/>
          <w:color w:val="000000"/>
        </w:rPr>
        <w:t>right</w:t>
      </w:r>
      <w:r w:rsidRPr="00AC3EE0">
        <w:rPr>
          <w:color w:val="000000"/>
        </w:rPr>
        <w:t xml:space="preserve">) 32-year-old C4 AIS C. Green electrodes (signal recordable), black electrodes (no detectable signal), ‘off’ (electrode not in contact with cord). BASIC </w:t>
      </w:r>
      <w:r>
        <w:rPr>
          <w:color w:val="000000"/>
        </w:rPr>
        <w:t xml:space="preserve">score </w:t>
      </w:r>
      <w:r w:rsidRPr="00AC3EE0">
        <w:rPr>
          <w:color w:val="000000"/>
        </w:rPr>
        <w:t xml:space="preserve">corresponding to each electrode </w:t>
      </w:r>
      <w:r>
        <w:rPr>
          <w:color w:val="000000"/>
        </w:rPr>
        <w:t xml:space="preserve">is coded </w:t>
      </w:r>
      <w:r w:rsidRPr="00AC3EE0">
        <w:rPr>
          <w:color w:val="000000"/>
        </w:rPr>
        <w:t>yellow-purple. </w:t>
      </w:r>
      <w:r w:rsidRPr="00AC3EE0">
        <w:rPr>
          <w:b/>
          <w:bCs/>
          <w:color w:val="000000"/>
        </w:rPr>
        <w:t>B. </w:t>
      </w:r>
      <w:r w:rsidRPr="00AC3EE0">
        <w:rPr>
          <w:color w:val="000000"/>
        </w:rPr>
        <w:t xml:space="preserve">Plot of % electrodes with detectable SEP in relation to the BASIC score of the cord under each electrode. Electrodes were termed caudal or cranial depending on whether the SEP signal was travelling toward or away from the region of maximum cord damage </w:t>
      </w:r>
      <w:r>
        <w:rPr>
          <w:color w:val="000000"/>
        </w:rPr>
        <w:t>i.e.</w:t>
      </w:r>
      <w:r w:rsidRPr="00AC3EE0">
        <w:rPr>
          <w:color w:val="000000"/>
        </w:rPr>
        <w:t xml:space="preserve"> BASIC score 3/4. If maximum cord injury was BASIC 2, then all electrodes were classed caudal. ‘Off’ electrodes omitted. Mean +/- standard error. </w:t>
      </w:r>
      <w:proofErr w:type="spellStart"/>
      <w:r w:rsidRPr="00AC3EE0">
        <w:rPr>
          <w:color w:val="000000"/>
        </w:rPr>
        <w:t>Trendline</w:t>
      </w:r>
      <w:proofErr w:type="spellEnd"/>
      <w:r w:rsidRPr="00AC3EE0">
        <w:rPr>
          <w:color w:val="000000"/>
        </w:rPr>
        <w:t xml:space="preserve"> R = -0.88. </w:t>
      </w:r>
    </w:p>
    <w:p w14:paraId="4ED29E47" w14:textId="77777777" w:rsidR="007A59F8" w:rsidRDefault="007A59F8" w:rsidP="006267A2">
      <w:pPr>
        <w:spacing w:line="360" w:lineRule="auto"/>
      </w:pPr>
    </w:p>
    <w:p w14:paraId="010EDC38" w14:textId="77777777" w:rsidR="007A59F8" w:rsidRPr="00A047F0" w:rsidRDefault="007A59F8" w:rsidP="006267A2">
      <w:pPr>
        <w:spacing w:line="360" w:lineRule="auto"/>
      </w:pPr>
      <w:r w:rsidRPr="00A047F0">
        <w:rPr>
          <w:b/>
        </w:rPr>
        <w:t xml:space="preserve">Fig. 3. Effect of increasing SCPP on </w:t>
      </w:r>
      <w:r>
        <w:rPr>
          <w:b/>
        </w:rPr>
        <w:t xml:space="preserve">SEP </w:t>
      </w:r>
      <w:r w:rsidRPr="00A047F0">
        <w:rPr>
          <w:b/>
        </w:rPr>
        <w:t xml:space="preserve">amplitude. A. </w:t>
      </w:r>
      <w:r w:rsidRPr="00A047F0">
        <w:t>SEP</w:t>
      </w:r>
      <w:r>
        <w:t>s</w:t>
      </w:r>
      <w:r w:rsidRPr="00A047F0">
        <w:t xml:space="preserve"> </w:t>
      </w:r>
      <w:r>
        <w:t>in</w:t>
      </w:r>
      <w:r w:rsidRPr="00A047F0">
        <w:t xml:space="preserve"> three patients at low (pink) and high (black) SCPP: (</w:t>
      </w:r>
      <w:r w:rsidRPr="00A047F0">
        <w:rPr>
          <w:i/>
        </w:rPr>
        <w:t>top</w:t>
      </w:r>
      <w:r>
        <w:t xml:space="preserve">) 19-year-old C5 AIS A </w:t>
      </w:r>
      <w:r w:rsidRPr="00A047F0">
        <w:t>(</w:t>
      </w:r>
      <w:r w:rsidRPr="00A047F0">
        <w:rPr>
          <w:i/>
        </w:rPr>
        <w:t>middle</w:t>
      </w:r>
      <w:r>
        <w:t>), 53-year-old</w:t>
      </w:r>
      <w:r w:rsidRPr="00A047F0">
        <w:t xml:space="preserve"> </w:t>
      </w:r>
      <w:r>
        <w:t xml:space="preserve">C5 AIS A </w:t>
      </w:r>
      <w:r w:rsidRPr="00A047F0">
        <w:t>(</w:t>
      </w:r>
      <w:r w:rsidRPr="00A047F0">
        <w:rPr>
          <w:i/>
        </w:rPr>
        <w:t>bottom</w:t>
      </w:r>
      <w:r w:rsidRPr="00A047F0">
        <w:t>)</w:t>
      </w:r>
      <w:r>
        <w:t>,</w:t>
      </w:r>
      <w:r w:rsidRPr="00A047F0">
        <w:t xml:space="preserve"> 63-year-ol</w:t>
      </w:r>
      <w:r>
        <w:t>d</w:t>
      </w:r>
      <w:r w:rsidRPr="00A047F0">
        <w:t xml:space="preserve"> </w:t>
      </w:r>
      <w:r>
        <w:t>C5 AIS C</w:t>
      </w:r>
      <w:r w:rsidRPr="00A047F0">
        <w:t>. (</w:t>
      </w:r>
      <w:r w:rsidRPr="00A047F0">
        <w:rPr>
          <w:i/>
        </w:rPr>
        <w:t>left</w:t>
      </w:r>
      <w:r w:rsidRPr="00A047F0">
        <w:t>) SEP</w:t>
      </w:r>
      <w:r>
        <w:t>s</w:t>
      </w:r>
      <w:r w:rsidRPr="00A047F0">
        <w:t xml:space="preserve"> at low and high SCPP, (</w:t>
      </w:r>
      <w:r w:rsidRPr="00A047F0">
        <w:rPr>
          <w:i/>
        </w:rPr>
        <w:t>middle</w:t>
      </w:r>
      <w:r w:rsidRPr="00A047F0">
        <w:t>)</w:t>
      </w:r>
      <w:r>
        <w:t xml:space="preserve">. % change in SEP amplitude in response to SCPP increase </w:t>
      </w:r>
      <w:r w:rsidRPr="00A047F0">
        <w:t xml:space="preserve">coded blue-white-red. Grey electrode (no recordable SEP), grey electrode </w:t>
      </w:r>
      <w:r>
        <w:t>+</w:t>
      </w:r>
      <w:r w:rsidRPr="00A047F0">
        <w:t xml:space="preserve"> cross (electrode off cord surface). SCPP change in mmHg shown above each array. (</w:t>
      </w:r>
      <w:r w:rsidRPr="00A047F0">
        <w:rPr>
          <w:i/>
        </w:rPr>
        <w:t>right</w:t>
      </w:r>
      <w:r w:rsidRPr="00A047F0">
        <w:t xml:space="preserve">) corresponding vertebral levels. </w:t>
      </w:r>
      <w:r w:rsidRPr="00A047F0">
        <w:rPr>
          <w:b/>
        </w:rPr>
        <w:t>B.</w:t>
      </w:r>
      <w:r w:rsidRPr="00A047F0">
        <w:t xml:space="preserve"> Plot </w:t>
      </w:r>
      <w:r>
        <w:t>of % increase in SEP amplitude in response to rise in SCPP</w:t>
      </w:r>
      <w:r w:rsidRPr="00A047F0">
        <w:t xml:space="preserve"> </w:t>
      </w:r>
      <w:r w:rsidRPr="00A047F0">
        <w:rPr>
          <w:i/>
        </w:rPr>
        <w:t>vs.</w:t>
      </w:r>
      <w:r w:rsidRPr="00A047F0">
        <w:t xml:space="preserve"> % </w:t>
      </w:r>
      <w:r>
        <w:t xml:space="preserve">of </w:t>
      </w:r>
      <w:r w:rsidRPr="00A047F0">
        <w:t xml:space="preserve">electrodes. Black (lower limb stimulation), white (upper limb stimulation). </w:t>
      </w:r>
      <w:r w:rsidRPr="00A047F0">
        <w:rPr>
          <w:b/>
        </w:rPr>
        <w:t>C.</w:t>
      </w:r>
      <w:r w:rsidRPr="00A047F0">
        <w:t xml:space="preserve"> Effect of increasing SCPP on overall SEP amplitudes from each side (left </w:t>
      </w:r>
      <w:r w:rsidRPr="00A047F0">
        <w:rPr>
          <w:i/>
        </w:rPr>
        <w:t>vs.</w:t>
      </w:r>
      <w:r w:rsidRPr="00A047F0">
        <w:t xml:space="preserve"> right) </w:t>
      </w:r>
      <w:r w:rsidRPr="00A047F0">
        <w:rPr>
          <w:i/>
        </w:rPr>
        <w:t>vs.</w:t>
      </w:r>
      <w:r w:rsidRPr="00A047F0">
        <w:t xml:space="preserve"> % </w:t>
      </w:r>
      <w:r>
        <w:t>of patients. H</w:t>
      </w:r>
      <w:r w:rsidRPr="00A047F0">
        <w:t xml:space="preserve">igher </w:t>
      </w:r>
      <w:proofErr w:type="spellStart"/>
      <w:r w:rsidRPr="00A047F0">
        <w:t>higher</w:t>
      </w:r>
      <w:proofErr w:type="spellEnd"/>
      <w:r w:rsidRPr="00A047F0">
        <w:t xml:space="preserve"> (both sides increased), higher lower (one s</w:t>
      </w:r>
      <w:r>
        <w:t xml:space="preserve">ide increased, other decreased), </w:t>
      </w:r>
      <w:r w:rsidRPr="00A047F0">
        <w:t xml:space="preserve">lower </w:t>
      </w:r>
      <w:proofErr w:type="spellStart"/>
      <w:r w:rsidRPr="00A047F0">
        <w:t>lower</w:t>
      </w:r>
      <w:proofErr w:type="spellEnd"/>
      <w:r w:rsidRPr="00A047F0">
        <w:t xml:space="preserve"> (both sides decreased). </w:t>
      </w:r>
    </w:p>
    <w:p w14:paraId="3222FC54" w14:textId="77777777" w:rsidR="007A59F8" w:rsidRDefault="007A59F8" w:rsidP="006267A2">
      <w:pPr>
        <w:spacing w:line="360" w:lineRule="auto"/>
      </w:pPr>
    </w:p>
    <w:p w14:paraId="3678BFA6" w14:textId="4C687D05" w:rsidR="0055635F" w:rsidRDefault="007A59F8" w:rsidP="006267A2">
      <w:pPr>
        <w:spacing w:line="360" w:lineRule="auto"/>
      </w:pPr>
      <w:r w:rsidRPr="00A047F0">
        <w:rPr>
          <w:b/>
        </w:rPr>
        <w:t xml:space="preserve">Fig. 4. Effect of </w:t>
      </w:r>
      <w:r>
        <w:rPr>
          <w:b/>
        </w:rPr>
        <w:t xml:space="preserve">increasing </w:t>
      </w:r>
      <w:r w:rsidRPr="00A047F0">
        <w:rPr>
          <w:b/>
        </w:rPr>
        <w:t xml:space="preserve">SCPP </w:t>
      </w:r>
      <w:r>
        <w:rPr>
          <w:b/>
        </w:rPr>
        <w:t>on injury site metabolism</w:t>
      </w:r>
      <w:r w:rsidRPr="00A047F0">
        <w:rPr>
          <w:b/>
        </w:rPr>
        <w:t xml:space="preserve">. A. </w:t>
      </w:r>
      <w:r w:rsidRPr="00A047F0">
        <w:t xml:space="preserve">Plot of injury site LPR </w:t>
      </w:r>
      <w:r w:rsidRPr="00A047F0">
        <w:rPr>
          <w:i/>
        </w:rPr>
        <w:t>vs.</w:t>
      </w:r>
      <w:r w:rsidRPr="00A047F0">
        <w:t xml:space="preserve"> SCPP recorded </w:t>
      </w:r>
      <w:r>
        <w:t>for</w:t>
      </w:r>
      <w:r w:rsidRPr="00A047F0">
        <w:t xml:space="preserve"> eight hours before SEPs. </w:t>
      </w:r>
      <w:r w:rsidRPr="00A047F0">
        <w:rPr>
          <w:b/>
        </w:rPr>
        <w:t>B.</w:t>
      </w:r>
      <w:r w:rsidRPr="00A047F0">
        <w:t xml:space="preserve"> Plot of injury site LPR </w:t>
      </w:r>
      <w:r w:rsidRPr="00A047F0">
        <w:rPr>
          <w:i/>
        </w:rPr>
        <w:t>vs.</w:t>
      </w:r>
      <w:r w:rsidRPr="00A047F0">
        <w:t xml:space="preserve"> injury site glucose </w:t>
      </w:r>
      <w:r w:rsidRPr="00A047F0">
        <w:lastRenderedPageBreak/>
        <w:t xml:space="preserve">recorded </w:t>
      </w:r>
      <w:r>
        <w:t>for</w:t>
      </w:r>
      <w:r w:rsidRPr="00A047F0">
        <w:t xml:space="preserve"> eight hours before SEPs. Patients whose SEP amplitude increases (blue circles, Better SEP) or decreases (red squares, Worse SEP) with increase in SCPP. Mean +/- standard error. </w:t>
      </w:r>
      <w:r w:rsidRPr="00A047F0">
        <w:rPr>
          <w:i/>
        </w:rPr>
        <w:t>P</w:t>
      </w:r>
      <w:r w:rsidRPr="00A047F0">
        <w:t xml:space="preserve"> &lt; 0.05</w:t>
      </w:r>
      <w:r w:rsidRPr="00A047F0">
        <w:rPr>
          <w:vertAlign w:val="superscript"/>
        </w:rPr>
        <w:t>*</w:t>
      </w:r>
      <w:r w:rsidRPr="00A047F0">
        <w:t>, 0.01</w:t>
      </w:r>
      <w:r w:rsidRPr="00A047F0">
        <w:rPr>
          <w:vertAlign w:val="superscript"/>
        </w:rPr>
        <w:t>**</w:t>
      </w:r>
      <w:r w:rsidRPr="00A047F0">
        <w:t>, 0.005</w:t>
      </w:r>
      <w:r w:rsidRPr="00A047F0">
        <w:rPr>
          <w:vertAlign w:val="superscript"/>
        </w:rPr>
        <w:t>#</w:t>
      </w:r>
      <w:r w:rsidRPr="00A047F0">
        <w:t xml:space="preserve"> for correspondin</w:t>
      </w:r>
      <w:r>
        <w:t>g points, NS = not significant.</w:t>
      </w:r>
    </w:p>
    <w:p w14:paraId="0F891EEE" w14:textId="77777777" w:rsidR="00E970E0" w:rsidRDefault="00E970E0" w:rsidP="006267A2">
      <w:pPr>
        <w:spacing w:line="360" w:lineRule="auto"/>
      </w:pPr>
    </w:p>
    <w:p w14:paraId="1580AC13" w14:textId="63A1C694" w:rsidR="00E970E0" w:rsidRPr="00CC6763" w:rsidRDefault="00E970E0" w:rsidP="00614B1B">
      <w:pPr>
        <w:spacing w:after="160" w:line="259" w:lineRule="auto"/>
      </w:pPr>
    </w:p>
    <w:sectPr w:rsidR="00E970E0" w:rsidRPr="00CC6763" w:rsidSect="006267A2">
      <w:footerReference w:type="default" r:id="rId8"/>
      <w:pgSz w:w="12240" w:h="15840"/>
      <w:pgMar w:top="1440" w:right="1440" w:bottom="1440" w:left="1440" w:header="706" w:footer="706"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519C2D" w16cid:durableId="20845BEE"/>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660EE8" w14:textId="77777777" w:rsidR="00C57847" w:rsidRDefault="00C57847" w:rsidP="00BC274F">
      <w:r>
        <w:separator/>
      </w:r>
    </w:p>
  </w:endnote>
  <w:endnote w:type="continuationSeparator" w:id="0">
    <w:p w14:paraId="3FC80349" w14:textId="77777777" w:rsidR="00C57847" w:rsidRDefault="00C57847" w:rsidP="00BC27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Calibri"/>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7042025"/>
      <w:docPartObj>
        <w:docPartGallery w:val="Page Numbers (Bottom of Page)"/>
        <w:docPartUnique/>
      </w:docPartObj>
    </w:sdtPr>
    <w:sdtEndPr>
      <w:rPr>
        <w:noProof/>
      </w:rPr>
    </w:sdtEndPr>
    <w:sdtContent>
      <w:p w14:paraId="6CC4701F" w14:textId="77777777" w:rsidR="0057475A" w:rsidRDefault="0057475A">
        <w:pPr>
          <w:pStyle w:val="Footer"/>
          <w:jc w:val="center"/>
        </w:pPr>
        <w:r>
          <w:fldChar w:fldCharType="begin"/>
        </w:r>
        <w:r>
          <w:instrText xml:space="preserve"> PAGE   \* MERGEFORMAT </w:instrText>
        </w:r>
        <w:r>
          <w:fldChar w:fldCharType="separate"/>
        </w:r>
        <w:r w:rsidR="00640EE2">
          <w:rPr>
            <w:noProof/>
          </w:rPr>
          <w:t>9</w:t>
        </w:r>
        <w:r>
          <w:rPr>
            <w:noProof/>
          </w:rPr>
          <w:fldChar w:fldCharType="end"/>
        </w:r>
      </w:p>
    </w:sdtContent>
  </w:sdt>
  <w:p w14:paraId="470E553E" w14:textId="77777777" w:rsidR="0057475A" w:rsidRDefault="0057475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153C82" w14:textId="77777777" w:rsidR="00C57847" w:rsidRDefault="00C57847" w:rsidP="00BC274F">
      <w:r>
        <w:separator/>
      </w:r>
    </w:p>
  </w:footnote>
  <w:footnote w:type="continuationSeparator" w:id="0">
    <w:p w14:paraId="16681445" w14:textId="77777777" w:rsidR="00C57847" w:rsidRDefault="00C57847" w:rsidP="00BC274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7514FD"/>
    <w:multiLevelType w:val="hybridMultilevel"/>
    <w:tmpl w:val="4502C7EA"/>
    <w:lvl w:ilvl="0" w:tplc="A5764B4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75B4EDF"/>
    <w:multiLevelType w:val="hybridMultilevel"/>
    <w:tmpl w:val="1FA0B7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7B41774"/>
    <w:multiLevelType w:val="hybridMultilevel"/>
    <w:tmpl w:val="03A89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79D52354"/>
    <w:multiLevelType w:val="hybridMultilevel"/>
    <w:tmpl w:val="D02EFC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6"/>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ritical Ca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9wtzvxrwvpef6et0a85z209wrv2wsszxspw&quot;&gt;SSEP&lt;record-ids&gt;&lt;item&gt;2&lt;/item&gt;&lt;item&gt;3&lt;/item&gt;&lt;item&gt;4&lt;/item&gt;&lt;item&gt;5&lt;/item&gt;&lt;item&gt;7&lt;/item&gt;&lt;item&gt;8&lt;/item&gt;&lt;item&gt;9&lt;/item&gt;&lt;item&gt;10&lt;/item&gt;&lt;item&gt;11&lt;/item&gt;&lt;item&gt;12&lt;/item&gt;&lt;item&gt;13&lt;/item&gt;&lt;item&gt;14&lt;/item&gt;&lt;item&gt;15&lt;/item&gt;&lt;item&gt;17&lt;/item&gt;&lt;item&gt;18&lt;/item&gt;&lt;item&gt;19&lt;/item&gt;&lt;item&gt;20&lt;/item&gt;&lt;item&gt;139&lt;/item&gt;&lt;/record-ids&gt;&lt;/item&gt;&lt;/Libraries&gt;"/>
  </w:docVars>
  <w:rsids>
    <w:rsidRoot w:val="00070BE4"/>
    <w:rsid w:val="0000393D"/>
    <w:rsid w:val="00007BBE"/>
    <w:rsid w:val="0001278F"/>
    <w:rsid w:val="000138A6"/>
    <w:rsid w:val="00015816"/>
    <w:rsid w:val="0001609F"/>
    <w:rsid w:val="0001673A"/>
    <w:rsid w:val="00025F50"/>
    <w:rsid w:val="00030961"/>
    <w:rsid w:val="00031229"/>
    <w:rsid w:val="00035E03"/>
    <w:rsid w:val="000408AC"/>
    <w:rsid w:val="00046F4D"/>
    <w:rsid w:val="0005093C"/>
    <w:rsid w:val="00051176"/>
    <w:rsid w:val="00061741"/>
    <w:rsid w:val="000623C6"/>
    <w:rsid w:val="00065FA9"/>
    <w:rsid w:val="00070BE4"/>
    <w:rsid w:val="00070C5A"/>
    <w:rsid w:val="00071C55"/>
    <w:rsid w:val="00073399"/>
    <w:rsid w:val="000764AC"/>
    <w:rsid w:val="000803A9"/>
    <w:rsid w:val="0008139C"/>
    <w:rsid w:val="00083270"/>
    <w:rsid w:val="000862AF"/>
    <w:rsid w:val="000917B6"/>
    <w:rsid w:val="00093F01"/>
    <w:rsid w:val="00095832"/>
    <w:rsid w:val="000958D4"/>
    <w:rsid w:val="0009774D"/>
    <w:rsid w:val="000A2A56"/>
    <w:rsid w:val="000A5651"/>
    <w:rsid w:val="000B0524"/>
    <w:rsid w:val="000B234B"/>
    <w:rsid w:val="000C03BF"/>
    <w:rsid w:val="000C19F3"/>
    <w:rsid w:val="000C2119"/>
    <w:rsid w:val="000C3331"/>
    <w:rsid w:val="000C3B0A"/>
    <w:rsid w:val="000C75B9"/>
    <w:rsid w:val="000D2736"/>
    <w:rsid w:val="000D4E43"/>
    <w:rsid w:val="000D781A"/>
    <w:rsid w:val="000E1432"/>
    <w:rsid w:val="000E4616"/>
    <w:rsid w:val="000E58C2"/>
    <w:rsid w:val="000E67EC"/>
    <w:rsid w:val="000E7E54"/>
    <w:rsid w:val="000F14CC"/>
    <w:rsid w:val="000F3930"/>
    <w:rsid w:val="00105C29"/>
    <w:rsid w:val="0010785F"/>
    <w:rsid w:val="0011001F"/>
    <w:rsid w:val="001134D4"/>
    <w:rsid w:val="00116FE1"/>
    <w:rsid w:val="001218C7"/>
    <w:rsid w:val="00125B47"/>
    <w:rsid w:val="0013462E"/>
    <w:rsid w:val="00142E4F"/>
    <w:rsid w:val="00143747"/>
    <w:rsid w:val="00144426"/>
    <w:rsid w:val="00144C50"/>
    <w:rsid w:val="001450FF"/>
    <w:rsid w:val="00145576"/>
    <w:rsid w:val="001466BB"/>
    <w:rsid w:val="00147A0B"/>
    <w:rsid w:val="0015039D"/>
    <w:rsid w:val="00154C6E"/>
    <w:rsid w:val="00155158"/>
    <w:rsid w:val="00155D4A"/>
    <w:rsid w:val="00156093"/>
    <w:rsid w:val="001572D5"/>
    <w:rsid w:val="0015737B"/>
    <w:rsid w:val="00164A58"/>
    <w:rsid w:val="001722A2"/>
    <w:rsid w:val="00175BC1"/>
    <w:rsid w:val="0018571C"/>
    <w:rsid w:val="0019697E"/>
    <w:rsid w:val="00197DBB"/>
    <w:rsid w:val="001A339A"/>
    <w:rsid w:val="001A63BE"/>
    <w:rsid w:val="001A7BDF"/>
    <w:rsid w:val="001B3E89"/>
    <w:rsid w:val="001B5851"/>
    <w:rsid w:val="001B6001"/>
    <w:rsid w:val="001C2540"/>
    <w:rsid w:val="001C3F42"/>
    <w:rsid w:val="001E05EE"/>
    <w:rsid w:val="001E06C5"/>
    <w:rsid w:val="001F0AA9"/>
    <w:rsid w:val="001F0C87"/>
    <w:rsid w:val="001F2EC7"/>
    <w:rsid w:val="001F32BA"/>
    <w:rsid w:val="001F5B54"/>
    <w:rsid w:val="001F796E"/>
    <w:rsid w:val="00201A01"/>
    <w:rsid w:val="00202C4A"/>
    <w:rsid w:val="0020420C"/>
    <w:rsid w:val="00204C8C"/>
    <w:rsid w:val="00206772"/>
    <w:rsid w:val="00206773"/>
    <w:rsid w:val="00206B08"/>
    <w:rsid w:val="0020772F"/>
    <w:rsid w:val="00210BB4"/>
    <w:rsid w:val="00213244"/>
    <w:rsid w:val="00213645"/>
    <w:rsid w:val="002169B1"/>
    <w:rsid w:val="00221465"/>
    <w:rsid w:val="00222945"/>
    <w:rsid w:val="00226BBB"/>
    <w:rsid w:val="002344AD"/>
    <w:rsid w:val="002371C9"/>
    <w:rsid w:val="00241268"/>
    <w:rsid w:val="0024202E"/>
    <w:rsid w:val="0024415B"/>
    <w:rsid w:val="002459D8"/>
    <w:rsid w:val="002543C6"/>
    <w:rsid w:val="002551FA"/>
    <w:rsid w:val="002566D8"/>
    <w:rsid w:val="00260C1F"/>
    <w:rsid w:val="00260E50"/>
    <w:rsid w:val="002629EF"/>
    <w:rsid w:val="00262CA6"/>
    <w:rsid w:val="0026478E"/>
    <w:rsid w:val="00272205"/>
    <w:rsid w:val="00273C96"/>
    <w:rsid w:val="00274189"/>
    <w:rsid w:val="00280D6A"/>
    <w:rsid w:val="00282674"/>
    <w:rsid w:val="002827A3"/>
    <w:rsid w:val="00283764"/>
    <w:rsid w:val="00285198"/>
    <w:rsid w:val="002921A8"/>
    <w:rsid w:val="00293F08"/>
    <w:rsid w:val="0029582C"/>
    <w:rsid w:val="002A0972"/>
    <w:rsid w:val="002A2F2F"/>
    <w:rsid w:val="002A632C"/>
    <w:rsid w:val="002B0AFE"/>
    <w:rsid w:val="002B3033"/>
    <w:rsid w:val="002B309D"/>
    <w:rsid w:val="002B3F76"/>
    <w:rsid w:val="002C04EA"/>
    <w:rsid w:val="002C3415"/>
    <w:rsid w:val="002C4586"/>
    <w:rsid w:val="002D608D"/>
    <w:rsid w:val="002E228F"/>
    <w:rsid w:val="002E3792"/>
    <w:rsid w:val="002E3EFE"/>
    <w:rsid w:val="002E3FD7"/>
    <w:rsid w:val="002E7B99"/>
    <w:rsid w:val="002F4B17"/>
    <w:rsid w:val="002F601F"/>
    <w:rsid w:val="002F689B"/>
    <w:rsid w:val="002F70C5"/>
    <w:rsid w:val="003008A1"/>
    <w:rsid w:val="003067A0"/>
    <w:rsid w:val="00311EBA"/>
    <w:rsid w:val="00313BF6"/>
    <w:rsid w:val="003237ED"/>
    <w:rsid w:val="00324592"/>
    <w:rsid w:val="00324C0C"/>
    <w:rsid w:val="00326945"/>
    <w:rsid w:val="00326BD3"/>
    <w:rsid w:val="003308BF"/>
    <w:rsid w:val="00332932"/>
    <w:rsid w:val="003370CD"/>
    <w:rsid w:val="00340E41"/>
    <w:rsid w:val="003414C2"/>
    <w:rsid w:val="00345CF4"/>
    <w:rsid w:val="003471F6"/>
    <w:rsid w:val="00361936"/>
    <w:rsid w:val="003622C0"/>
    <w:rsid w:val="003722E6"/>
    <w:rsid w:val="00382D91"/>
    <w:rsid w:val="003848ED"/>
    <w:rsid w:val="00384ABF"/>
    <w:rsid w:val="0039288F"/>
    <w:rsid w:val="00392C05"/>
    <w:rsid w:val="00393423"/>
    <w:rsid w:val="00395AA8"/>
    <w:rsid w:val="003A2A85"/>
    <w:rsid w:val="003A39B5"/>
    <w:rsid w:val="003A42D1"/>
    <w:rsid w:val="003A5990"/>
    <w:rsid w:val="003B391D"/>
    <w:rsid w:val="003B6A0D"/>
    <w:rsid w:val="003B6AAD"/>
    <w:rsid w:val="003C006E"/>
    <w:rsid w:val="003C2968"/>
    <w:rsid w:val="003C5841"/>
    <w:rsid w:val="003C5FFB"/>
    <w:rsid w:val="003D2DA8"/>
    <w:rsid w:val="003D74FE"/>
    <w:rsid w:val="003E0B55"/>
    <w:rsid w:val="003E1220"/>
    <w:rsid w:val="003E500E"/>
    <w:rsid w:val="003E5FE4"/>
    <w:rsid w:val="003E7BEB"/>
    <w:rsid w:val="00400A3B"/>
    <w:rsid w:val="004011F8"/>
    <w:rsid w:val="004109D4"/>
    <w:rsid w:val="00414D05"/>
    <w:rsid w:val="00422FCB"/>
    <w:rsid w:val="0042418F"/>
    <w:rsid w:val="00424FA4"/>
    <w:rsid w:val="00427EBC"/>
    <w:rsid w:val="004342E9"/>
    <w:rsid w:val="00447C2F"/>
    <w:rsid w:val="00450E7E"/>
    <w:rsid w:val="004552B1"/>
    <w:rsid w:val="00465564"/>
    <w:rsid w:val="0046685A"/>
    <w:rsid w:val="00476E58"/>
    <w:rsid w:val="004823C6"/>
    <w:rsid w:val="00482A2C"/>
    <w:rsid w:val="00485E40"/>
    <w:rsid w:val="004872D8"/>
    <w:rsid w:val="004909BE"/>
    <w:rsid w:val="00492116"/>
    <w:rsid w:val="00492859"/>
    <w:rsid w:val="00493350"/>
    <w:rsid w:val="00497AFF"/>
    <w:rsid w:val="004A1464"/>
    <w:rsid w:val="004A3836"/>
    <w:rsid w:val="004C2303"/>
    <w:rsid w:val="004C42AF"/>
    <w:rsid w:val="004D1588"/>
    <w:rsid w:val="004D530E"/>
    <w:rsid w:val="004E0F7B"/>
    <w:rsid w:val="004E17C0"/>
    <w:rsid w:val="004E254C"/>
    <w:rsid w:val="004E546F"/>
    <w:rsid w:val="004E646D"/>
    <w:rsid w:val="004F0F82"/>
    <w:rsid w:val="004F10F3"/>
    <w:rsid w:val="004F2226"/>
    <w:rsid w:val="004F5A75"/>
    <w:rsid w:val="004F7118"/>
    <w:rsid w:val="004F78B4"/>
    <w:rsid w:val="00502FE5"/>
    <w:rsid w:val="00507FC6"/>
    <w:rsid w:val="005113EE"/>
    <w:rsid w:val="0051291F"/>
    <w:rsid w:val="005132D4"/>
    <w:rsid w:val="00514D87"/>
    <w:rsid w:val="0052280F"/>
    <w:rsid w:val="00526419"/>
    <w:rsid w:val="00532045"/>
    <w:rsid w:val="00533B63"/>
    <w:rsid w:val="00534143"/>
    <w:rsid w:val="00536029"/>
    <w:rsid w:val="0054161F"/>
    <w:rsid w:val="00544A87"/>
    <w:rsid w:val="00546C9B"/>
    <w:rsid w:val="00551B48"/>
    <w:rsid w:val="005540E0"/>
    <w:rsid w:val="0055635F"/>
    <w:rsid w:val="005611BF"/>
    <w:rsid w:val="00563DEA"/>
    <w:rsid w:val="00570927"/>
    <w:rsid w:val="0057227E"/>
    <w:rsid w:val="0057475A"/>
    <w:rsid w:val="00576042"/>
    <w:rsid w:val="005804AD"/>
    <w:rsid w:val="005854A3"/>
    <w:rsid w:val="005979B4"/>
    <w:rsid w:val="005A2150"/>
    <w:rsid w:val="005A35AB"/>
    <w:rsid w:val="005A4B43"/>
    <w:rsid w:val="005A6F0F"/>
    <w:rsid w:val="005B4A3D"/>
    <w:rsid w:val="005B4F6E"/>
    <w:rsid w:val="005C036E"/>
    <w:rsid w:val="005C26EB"/>
    <w:rsid w:val="005C5BA9"/>
    <w:rsid w:val="005C6529"/>
    <w:rsid w:val="005D051E"/>
    <w:rsid w:val="005E0C4F"/>
    <w:rsid w:val="005E3E39"/>
    <w:rsid w:val="005E6976"/>
    <w:rsid w:val="005F0B1F"/>
    <w:rsid w:val="005F1B82"/>
    <w:rsid w:val="0060447F"/>
    <w:rsid w:val="00606B2B"/>
    <w:rsid w:val="00614B1B"/>
    <w:rsid w:val="00621748"/>
    <w:rsid w:val="006267A2"/>
    <w:rsid w:val="00632816"/>
    <w:rsid w:val="00632F6B"/>
    <w:rsid w:val="00633896"/>
    <w:rsid w:val="00636B24"/>
    <w:rsid w:val="00640511"/>
    <w:rsid w:val="00640EE2"/>
    <w:rsid w:val="0065122A"/>
    <w:rsid w:val="00652EC9"/>
    <w:rsid w:val="0066264B"/>
    <w:rsid w:val="00662A92"/>
    <w:rsid w:val="0066656D"/>
    <w:rsid w:val="00685FAB"/>
    <w:rsid w:val="00692A75"/>
    <w:rsid w:val="00693968"/>
    <w:rsid w:val="006B1E4E"/>
    <w:rsid w:val="006B732D"/>
    <w:rsid w:val="006C13DA"/>
    <w:rsid w:val="006C436D"/>
    <w:rsid w:val="006D16A5"/>
    <w:rsid w:val="006D68F0"/>
    <w:rsid w:val="006D7939"/>
    <w:rsid w:val="006E1D5F"/>
    <w:rsid w:val="006E38D8"/>
    <w:rsid w:val="006E426A"/>
    <w:rsid w:val="006F09AB"/>
    <w:rsid w:val="006F2E05"/>
    <w:rsid w:val="006F4385"/>
    <w:rsid w:val="006F48D8"/>
    <w:rsid w:val="006F6A82"/>
    <w:rsid w:val="006F7B94"/>
    <w:rsid w:val="00703A65"/>
    <w:rsid w:val="00706214"/>
    <w:rsid w:val="0071206D"/>
    <w:rsid w:val="0071530A"/>
    <w:rsid w:val="00715DBC"/>
    <w:rsid w:val="00716DBA"/>
    <w:rsid w:val="00730E6E"/>
    <w:rsid w:val="00731711"/>
    <w:rsid w:val="00733A07"/>
    <w:rsid w:val="0073615A"/>
    <w:rsid w:val="007419EA"/>
    <w:rsid w:val="00745FB3"/>
    <w:rsid w:val="00750512"/>
    <w:rsid w:val="007514A9"/>
    <w:rsid w:val="00753039"/>
    <w:rsid w:val="00756C35"/>
    <w:rsid w:val="00767416"/>
    <w:rsid w:val="007707EA"/>
    <w:rsid w:val="00785DDE"/>
    <w:rsid w:val="00786B66"/>
    <w:rsid w:val="00786DF5"/>
    <w:rsid w:val="00790BDC"/>
    <w:rsid w:val="00790FD0"/>
    <w:rsid w:val="00791ECE"/>
    <w:rsid w:val="00793AB1"/>
    <w:rsid w:val="00794AE2"/>
    <w:rsid w:val="00796410"/>
    <w:rsid w:val="007973D4"/>
    <w:rsid w:val="007A0AB9"/>
    <w:rsid w:val="007A23AD"/>
    <w:rsid w:val="007A25F5"/>
    <w:rsid w:val="007A4596"/>
    <w:rsid w:val="007A5919"/>
    <w:rsid w:val="007A59F8"/>
    <w:rsid w:val="007A7F79"/>
    <w:rsid w:val="007B16CD"/>
    <w:rsid w:val="007B485F"/>
    <w:rsid w:val="007B5E7E"/>
    <w:rsid w:val="007C4AD1"/>
    <w:rsid w:val="007C4F81"/>
    <w:rsid w:val="007D7DAE"/>
    <w:rsid w:val="007E6179"/>
    <w:rsid w:val="007F1898"/>
    <w:rsid w:val="007F24A4"/>
    <w:rsid w:val="007F4C49"/>
    <w:rsid w:val="008015C3"/>
    <w:rsid w:val="00801B93"/>
    <w:rsid w:val="0082066E"/>
    <w:rsid w:val="0082512A"/>
    <w:rsid w:val="0082613E"/>
    <w:rsid w:val="00826F43"/>
    <w:rsid w:val="00831126"/>
    <w:rsid w:val="00833B69"/>
    <w:rsid w:val="00834222"/>
    <w:rsid w:val="00836A9E"/>
    <w:rsid w:val="00847B3A"/>
    <w:rsid w:val="00857A39"/>
    <w:rsid w:val="00860EA1"/>
    <w:rsid w:val="00864D42"/>
    <w:rsid w:val="00870762"/>
    <w:rsid w:val="00872936"/>
    <w:rsid w:val="0087298D"/>
    <w:rsid w:val="00872A96"/>
    <w:rsid w:val="0087437C"/>
    <w:rsid w:val="00874FFD"/>
    <w:rsid w:val="008763B3"/>
    <w:rsid w:val="00876C03"/>
    <w:rsid w:val="008823E6"/>
    <w:rsid w:val="00883571"/>
    <w:rsid w:val="00885FDF"/>
    <w:rsid w:val="008868FB"/>
    <w:rsid w:val="008913F4"/>
    <w:rsid w:val="0089193B"/>
    <w:rsid w:val="008923DC"/>
    <w:rsid w:val="00894575"/>
    <w:rsid w:val="008A027E"/>
    <w:rsid w:val="008A17B1"/>
    <w:rsid w:val="008A3402"/>
    <w:rsid w:val="008A4436"/>
    <w:rsid w:val="008A4A73"/>
    <w:rsid w:val="008B1BEF"/>
    <w:rsid w:val="008B4853"/>
    <w:rsid w:val="008C05A6"/>
    <w:rsid w:val="008C09F4"/>
    <w:rsid w:val="008C18B4"/>
    <w:rsid w:val="008C1DDA"/>
    <w:rsid w:val="008C238C"/>
    <w:rsid w:val="008E4B3E"/>
    <w:rsid w:val="008E4CE2"/>
    <w:rsid w:val="008E6B20"/>
    <w:rsid w:val="008E6EEB"/>
    <w:rsid w:val="00906319"/>
    <w:rsid w:val="0091490A"/>
    <w:rsid w:val="009213C9"/>
    <w:rsid w:val="00940275"/>
    <w:rsid w:val="00943B7C"/>
    <w:rsid w:val="00946515"/>
    <w:rsid w:val="00950CA7"/>
    <w:rsid w:val="00954A8D"/>
    <w:rsid w:val="009565F4"/>
    <w:rsid w:val="0096063F"/>
    <w:rsid w:val="00961011"/>
    <w:rsid w:val="00961457"/>
    <w:rsid w:val="00962C9E"/>
    <w:rsid w:val="00963470"/>
    <w:rsid w:val="0096563C"/>
    <w:rsid w:val="0096732E"/>
    <w:rsid w:val="00986C3F"/>
    <w:rsid w:val="009960A5"/>
    <w:rsid w:val="00996542"/>
    <w:rsid w:val="00996AB1"/>
    <w:rsid w:val="00996C4C"/>
    <w:rsid w:val="00997B2B"/>
    <w:rsid w:val="009A2665"/>
    <w:rsid w:val="009A2920"/>
    <w:rsid w:val="009A4478"/>
    <w:rsid w:val="009A69BA"/>
    <w:rsid w:val="009B5DE1"/>
    <w:rsid w:val="009C10B1"/>
    <w:rsid w:val="009C12C2"/>
    <w:rsid w:val="009C2C6A"/>
    <w:rsid w:val="009D10F3"/>
    <w:rsid w:val="009D2682"/>
    <w:rsid w:val="009D67C2"/>
    <w:rsid w:val="009D69A2"/>
    <w:rsid w:val="009D7991"/>
    <w:rsid w:val="009E423A"/>
    <w:rsid w:val="009E68E3"/>
    <w:rsid w:val="009E6EA6"/>
    <w:rsid w:val="009F7359"/>
    <w:rsid w:val="00A0497E"/>
    <w:rsid w:val="00A07D90"/>
    <w:rsid w:val="00A14A22"/>
    <w:rsid w:val="00A20392"/>
    <w:rsid w:val="00A20957"/>
    <w:rsid w:val="00A23FBB"/>
    <w:rsid w:val="00A24C55"/>
    <w:rsid w:val="00A31491"/>
    <w:rsid w:val="00A329FC"/>
    <w:rsid w:val="00A36C53"/>
    <w:rsid w:val="00A45EC1"/>
    <w:rsid w:val="00A4612F"/>
    <w:rsid w:val="00A51609"/>
    <w:rsid w:val="00A51C9D"/>
    <w:rsid w:val="00A524BF"/>
    <w:rsid w:val="00A530DB"/>
    <w:rsid w:val="00A53AD1"/>
    <w:rsid w:val="00A575CE"/>
    <w:rsid w:val="00A57EF0"/>
    <w:rsid w:val="00A6427B"/>
    <w:rsid w:val="00A64334"/>
    <w:rsid w:val="00A67CCD"/>
    <w:rsid w:val="00A73B31"/>
    <w:rsid w:val="00A762EA"/>
    <w:rsid w:val="00A76485"/>
    <w:rsid w:val="00A77057"/>
    <w:rsid w:val="00A8408C"/>
    <w:rsid w:val="00A93533"/>
    <w:rsid w:val="00A95802"/>
    <w:rsid w:val="00AA306C"/>
    <w:rsid w:val="00AA7306"/>
    <w:rsid w:val="00AA7D20"/>
    <w:rsid w:val="00AB2F69"/>
    <w:rsid w:val="00AB7622"/>
    <w:rsid w:val="00AB7B1C"/>
    <w:rsid w:val="00AC08D5"/>
    <w:rsid w:val="00AC2F1F"/>
    <w:rsid w:val="00AC3EE0"/>
    <w:rsid w:val="00AC4634"/>
    <w:rsid w:val="00AC73FB"/>
    <w:rsid w:val="00AC79C3"/>
    <w:rsid w:val="00AE2B95"/>
    <w:rsid w:val="00AF3FA7"/>
    <w:rsid w:val="00B014BC"/>
    <w:rsid w:val="00B01712"/>
    <w:rsid w:val="00B102BC"/>
    <w:rsid w:val="00B10A47"/>
    <w:rsid w:val="00B11109"/>
    <w:rsid w:val="00B137DC"/>
    <w:rsid w:val="00B17F6A"/>
    <w:rsid w:val="00B22134"/>
    <w:rsid w:val="00B241E5"/>
    <w:rsid w:val="00B31020"/>
    <w:rsid w:val="00B31E22"/>
    <w:rsid w:val="00B36898"/>
    <w:rsid w:val="00B3696E"/>
    <w:rsid w:val="00B4057B"/>
    <w:rsid w:val="00B40B56"/>
    <w:rsid w:val="00B44607"/>
    <w:rsid w:val="00B453B7"/>
    <w:rsid w:val="00B473D1"/>
    <w:rsid w:val="00B47B69"/>
    <w:rsid w:val="00B560FB"/>
    <w:rsid w:val="00B56BB6"/>
    <w:rsid w:val="00B56D62"/>
    <w:rsid w:val="00B61C5F"/>
    <w:rsid w:val="00B61E72"/>
    <w:rsid w:val="00B70ED5"/>
    <w:rsid w:val="00B8314A"/>
    <w:rsid w:val="00B86164"/>
    <w:rsid w:val="00B86F45"/>
    <w:rsid w:val="00B93C83"/>
    <w:rsid w:val="00BA015B"/>
    <w:rsid w:val="00BA48F9"/>
    <w:rsid w:val="00BA5523"/>
    <w:rsid w:val="00BA7232"/>
    <w:rsid w:val="00BB0801"/>
    <w:rsid w:val="00BB4BC2"/>
    <w:rsid w:val="00BB619B"/>
    <w:rsid w:val="00BC274F"/>
    <w:rsid w:val="00BC41DA"/>
    <w:rsid w:val="00BD0CB2"/>
    <w:rsid w:val="00BD20FF"/>
    <w:rsid w:val="00BD2FFF"/>
    <w:rsid w:val="00BD37E6"/>
    <w:rsid w:val="00BE04DB"/>
    <w:rsid w:val="00BE073B"/>
    <w:rsid w:val="00BE3FC5"/>
    <w:rsid w:val="00BE66D8"/>
    <w:rsid w:val="00BE7AFD"/>
    <w:rsid w:val="00BF21E8"/>
    <w:rsid w:val="00BF4B6C"/>
    <w:rsid w:val="00BF5A92"/>
    <w:rsid w:val="00BF5F65"/>
    <w:rsid w:val="00BF7581"/>
    <w:rsid w:val="00C00943"/>
    <w:rsid w:val="00C0167F"/>
    <w:rsid w:val="00C018C4"/>
    <w:rsid w:val="00C024F8"/>
    <w:rsid w:val="00C025DB"/>
    <w:rsid w:val="00C04E0E"/>
    <w:rsid w:val="00C06FAC"/>
    <w:rsid w:val="00C11848"/>
    <w:rsid w:val="00C12C59"/>
    <w:rsid w:val="00C143B1"/>
    <w:rsid w:val="00C301C3"/>
    <w:rsid w:val="00C301CB"/>
    <w:rsid w:val="00C30366"/>
    <w:rsid w:val="00C3092B"/>
    <w:rsid w:val="00C33BEA"/>
    <w:rsid w:val="00C33C82"/>
    <w:rsid w:val="00C3570E"/>
    <w:rsid w:val="00C37A1D"/>
    <w:rsid w:val="00C4088E"/>
    <w:rsid w:val="00C42313"/>
    <w:rsid w:val="00C44410"/>
    <w:rsid w:val="00C456FC"/>
    <w:rsid w:val="00C50172"/>
    <w:rsid w:val="00C52310"/>
    <w:rsid w:val="00C533ED"/>
    <w:rsid w:val="00C541CF"/>
    <w:rsid w:val="00C57847"/>
    <w:rsid w:val="00C57E98"/>
    <w:rsid w:val="00C60056"/>
    <w:rsid w:val="00C60836"/>
    <w:rsid w:val="00C60A79"/>
    <w:rsid w:val="00C63DC1"/>
    <w:rsid w:val="00C64DA0"/>
    <w:rsid w:val="00C66911"/>
    <w:rsid w:val="00C74138"/>
    <w:rsid w:val="00C75F4C"/>
    <w:rsid w:val="00C770D6"/>
    <w:rsid w:val="00C80C84"/>
    <w:rsid w:val="00C81C39"/>
    <w:rsid w:val="00C868FC"/>
    <w:rsid w:val="00C926C3"/>
    <w:rsid w:val="00C973E5"/>
    <w:rsid w:val="00CA7B11"/>
    <w:rsid w:val="00CB15E6"/>
    <w:rsid w:val="00CB74E6"/>
    <w:rsid w:val="00CC0E56"/>
    <w:rsid w:val="00CC1FD0"/>
    <w:rsid w:val="00CC426D"/>
    <w:rsid w:val="00CC5E65"/>
    <w:rsid w:val="00CC6763"/>
    <w:rsid w:val="00CD0EB5"/>
    <w:rsid w:val="00CD390E"/>
    <w:rsid w:val="00CE13AE"/>
    <w:rsid w:val="00CF12FC"/>
    <w:rsid w:val="00CF1EA5"/>
    <w:rsid w:val="00CF32ED"/>
    <w:rsid w:val="00CF5FBC"/>
    <w:rsid w:val="00CF7535"/>
    <w:rsid w:val="00D04621"/>
    <w:rsid w:val="00D05648"/>
    <w:rsid w:val="00D07921"/>
    <w:rsid w:val="00D15B62"/>
    <w:rsid w:val="00D16F9A"/>
    <w:rsid w:val="00D206CF"/>
    <w:rsid w:val="00D22D7E"/>
    <w:rsid w:val="00D238D2"/>
    <w:rsid w:val="00D3355F"/>
    <w:rsid w:val="00D33E44"/>
    <w:rsid w:val="00D34B66"/>
    <w:rsid w:val="00D4178B"/>
    <w:rsid w:val="00D41A2C"/>
    <w:rsid w:val="00D41C1B"/>
    <w:rsid w:val="00D42AB3"/>
    <w:rsid w:val="00D44B5B"/>
    <w:rsid w:val="00D4579A"/>
    <w:rsid w:val="00D51ECD"/>
    <w:rsid w:val="00D63F9D"/>
    <w:rsid w:val="00D66E33"/>
    <w:rsid w:val="00D74E69"/>
    <w:rsid w:val="00D74FA7"/>
    <w:rsid w:val="00D7604C"/>
    <w:rsid w:val="00D7795D"/>
    <w:rsid w:val="00D837A4"/>
    <w:rsid w:val="00D876E6"/>
    <w:rsid w:val="00D9028C"/>
    <w:rsid w:val="00D90BE4"/>
    <w:rsid w:val="00D948F9"/>
    <w:rsid w:val="00D94AFB"/>
    <w:rsid w:val="00D957DA"/>
    <w:rsid w:val="00D95CC9"/>
    <w:rsid w:val="00DA33CB"/>
    <w:rsid w:val="00DA4125"/>
    <w:rsid w:val="00DA4B62"/>
    <w:rsid w:val="00DA6F60"/>
    <w:rsid w:val="00DB1A58"/>
    <w:rsid w:val="00DB20C8"/>
    <w:rsid w:val="00DB5DD2"/>
    <w:rsid w:val="00DB7478"/>
    <w:rsid w:val="00DB7699"/>
    <w:rsid w:val="00DC6F1E"/>
    <w:rsid w:val="00DC7196"/>
    <w:rsid w:val="00DC7A25"/>
    <w:rsid w:val="00DD48B7"/>
    <w:rsid w:val="00DD5716"/>
    <w:rsid w:val="00DD5E45"/>
    <w:rsid w:val="00DE372E"/>
    <w:rsid w:val="00DF40CF"/>
    <w:rsid w:val="00E019CD"/>
    <w:rsid w:val="00E03A5A"/>
    <w:rsid w:val="00E05CDD"/>
    <w:rsid w:val="00E06273"/>
    <w:rsid w:val="00E1440A"/>
    <w:rsid w:val="00E206ED"/>
    <w:rsid w:val="00E20919"/>
    <w:rsid w:val="00E248AC"/>
    <w:rsid w:val="00E25C08"/>
    <w:rsid w:val="00E27D4F"/>
    <w:rsid w:val="00E30CBF"/>
    <w:rsid w:val="00E31748"/>
    <w:rsid w:val="00E36B4E"/>
    <w:rsid w:val="00E44263"/>
    <w:rsid w:val="00E44B95"/>
    <w:rsid w:val="00E450B0"/>
    <w:rsid w:val="00E460C0"/>
    <w:rsid w:val="00E51BEA"/>
    <w:rsid w:val="00E51CC1"/>
    <w:rsid w:val="00E538FC"/>
    <w:rsid w:val="00E54264"/>
    <w:rsid w:val="00E5613D"/>
    <w:rsid w:val="00E56D0C"/>
    <w:rsid w:val="00E57481"/>
    <w:rsid w:val="00E62BA0"/>
    <w:rsid w:val="00E650D6"/>
    <w:rsid w:val="00E65146"/>
    <w:rsid w:val="00E66BAB"/>
    <w:rsid w:val="00E73985"/>
    <w:rsid w:val="00E76B77"/>
    <w:rsid w:val="00E815E3"/>
    <w:rsid w:val="00E86B5F"/>
    <w:rsid w:val="00E87B1B"/>
    <w:rsid w:val="00E92E3F"/>
    <w:rsid w:val="00E9322F"/>
    <w:rsid w:val="00E96609"/>
    <w:rsid w:val="00E970E0"/>
    <w:rsid w:val="00EA0D2F"/>
    <w:rsid w:val="00EB0C65"/>
    <w:rsid w:val="00EB4CDC"/>
    <w:rsid w:val="00EC2A86"/>
    <w:rsid w:val="00EC4CEE"/>
    <w:rsid w:val="00EC4E3C"/>
    <w:rsid w:val="00EC51D3"/>
    <w:rsid w:val="00EC53FA"/>
    <w:rsid w:val="00ED30B8"/>
    <w:rsid w:val="00ED3206"/>
    <w:rsid w:val="00ED3C20"/>
    <w:rsid w:val="00EE1435"/>
    <w:rsid w:val="00EE1562"/>
    <w:rsid w:val="00EE1B0F"/>
    <w:rsid w:val="00EE45E6"/>
    <w:rsid w:val="00EE6809"/>
    <w:rsid w:val="00EE6D08"/>
    <w:rsid w:val="00EF24FD"/>
    <w:rsid w:val="00EF4605"/>
    <w:rsid w:val="00EF4943"/>
    <w:rsid w:val="00F019F0"/>
    <w:rsid w:val="00F1713C"/>
    <w:rsid w:val="00F23234"/>
    <w:rsid w:val="00F26B11"/>
    <w:rsid w:val="00F27986"/>
    <w:rsid w:val="00F31A5B"/>
    <w:rsid w:val="00F32270"/>
    <w:rsid w:val="00F422E2"/>
    <w:rsid w:val="00F475C5"/>
    <w:rsid w:val="00F5008A"/>
    <w:rsid w:val="00F542D9"/>
    <w:rsid w:val="00F553DF"/>
    <w:rsid w:val="00F560A8"/>
    <w:rsid w:val="00F6362F"/>
    <w:rsid w:val="00F63852"/>
    <w:rsid w:val="00F66B80"/>
    <w:rsid w:val="00F66BDC"/>
    <w:rsid w:val="00F7178F"/>
    <w:rsid w:val="00F8010B"/>
    <w:rsid w:val="00F80188"/>
    <w:rsid w:val="00F901E0"/>
    <w:rsid w:val="00F95675"/>
    <w:rsid w:val="00FA013C"/>
    <w:rsid w:val="00FA0B74"/>
    <w:rsid w:val="00FA4F84"/>
    <w:rsid w:val="00FB1931"/>
    <w:rsid w:val="00FB5DAD"/>
    <w:rsid w:val="00FC242D"/>
    <w:rsid w:val="00FC2D39"/>
    <w:rsid w:val="00FC3BEE"/>
    <w:rsid w:val="00FC6D59"/>
    <w:rsid w:val="00FC7363"/>
    <w:rsid w:val="00FC741F"/>
    <w:rsid w:val="00FD0B64"/>
    <w:rsid w:val="00FD1187"/>
    <w:rsid w:val="00FD1618"/>
    <w:rsid w:val="00FD2D06"/>
    <w:rsid w:val="00FD797B"/>
    <w:rsid w:val="00FE1C22"/>
    <w:rsid w:val="00FE332F"/>
    <w:rsid w:val="00FE509A"/>
    <w:rsid w:val="00FE56EE"/>
    <w:rsid w:val="00FE63D3"/>
    <w:rsid w:val="00FE6CFC"/>
    <w:rsid w:val="00FE6E11"/>
    <w:rsid w:val="00FE7221"/>
    <w:rsid w:val="00FF2871"/>
    <w:rsid w:val="00FF4D28"/>
    <w:rsid w:val="00FF6814"/>
    <w:rsid w:val="00FF6913"/>
    <w:rsid w:val="00FF70A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B8EE32"/>
  <w15:chartTrackingRefBased/>
  <w15:docId w15:val="{F82C9D9D-217B-40D8-8459-73210DD60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237ED"/>
    <w:pPr>
      <w:spacing w:after="0" w:line="240" w:lineRule="auto"/>
    </w:pPr>
    <w:rPr>
      <w:rFonts w:ascii="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274F"/>
    <w:rPr>
      <w:color w:val="0563C1" w:themeColor="hyperlink"/>
      <w:u w:val="single"/>
    </w:rPr>
  </w:style>
  <w:style w:type="paragraph" w:styleId="Header">
    <w:name w:val="header"/>
    <w:basedOn w:val="Normal"/>
    <w:link w:val="HeaderChar"/>
    <w:uiPriority w:val="99"/>
    <w:unhideWhenUsed/>
    <w:rsid w:val="00BC274F"/>
    <w:pPr>
      <w:tabs>
        <w:tab w:val="center" w:pos="4513"/>
        <w:tab w:val="right" w:pos="9026"/>
      </w:tabs>
    </w:pPr>
    <w:rPr>
      <w:rFonts w:asciiTheme="minorHAnsi" w:hAnsiTheme="minorHAnsi" w:cstheme="minorBidi"/>
      <w:sz w:val="22"/>
      <w:szCs w:val="22"/>
      <w:lang w:eastAsia="en-US"/>
    </w:rPr>
  </w:style>
  <w:style w:type="character" w:customStyle="1" w:styleId="HeaderChar">
    <w:name w:val="Header Char"/>
    <w:basedOn w:val="DefaultParagraphFont"/>
    <w:link w:val="Header"/>
    <w:uiPriority w:val="99"/>
    <w:rsid w:val="00BC274F"/>
  </w:style>
  <w:style w:type="paragraph" w:styleId="Footer">
    <w:name w:val="footer"/>
    <w:basedOn w:val="Normal"/>
    <w:link w:val="FooterChar"/>
    <w:uiPriority w:val="99"/>
    <w:unhideWhenUsed/>
    <w:rsid w:val="00BC274F"/>
    <w:pPr>
      <w:tabs>
        <w:tab w:val="center" w:pos="4513"/>
        <w:tab w:val="right" w:pos="9026"/>
      </w:tabs>
    </w:pPr>
    <w:rPr>
      <w:rFonts w:asciiTheme="minorHAnsi" w:hAnsiTheme="minorHAnsi" w:cstheme="minorBidi"/>
      <w:sz w:val="22"/>
      <w:szCs w:val="22"/>
      <w:lang w:eastAsia="en-US"/>
    </w:rPr>
  </w:style>
  <w:style w:type="character" w:customStyle="1" w:styleId="FooterChar">
    <w:name w:val="Footer Char"/>
    <w:basedOn w:val="DefaultParagraphFont"/>
    <w:link w:val="Footer"/>
    <w:uiPriority w:val="99"/>
    <w:rsid w:val="00BC274F"/>
  </w:style>
  <w:style w:type="paragraph" w:customStyle="1" w:styleId="EndNoteBibliographyTitle">
    <w:name w:val="EndNote Bibliography Title"/>
    <w:basedOn w:val="Normal"/>
    <w:link w:val="EndNoteBibliographyTitleChar"/>
    <w:rsid w:val="00F7178F"/>
    <w:pPr>
      <w:spacing w:line="259" w:lineRule="auto"/>
      <w:jc w:val="center"/>
    </w:pPr>
    <w:rPr>
      <w:noProof/>
      <w:szCs w:val="22"/>
      <w:lang w:val="en-US" w:eastAsia="en-US"/>
    </w:rPr>
  </w:style>
  <w:style w:type="character" w:customStyle="1" w:styleId="EndNoteBibliographyTitleChar">
    <w:name w:val="EndNote Bibliography Title Char"/>
    <w:basedOn w:val="DefaultParagraphFont"/>
    <w:link w:val="EndNoteBibliographyTitle"/>
    <w:rsid w:val="00F7178F"/>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7178F"/>
    <w:pPr>
      <w:spacing w:after="160" w:line="480" w:lineRule="auto"/>
    </w:pPr>
    <w:rPr>
      <w:noProof/>
      <w:szCs w:val="22"/>
      <w:lang w:val="en-US" w:eastAsia="en-US"/>
    </w:rPr>
  </w:style>
  <w:style w:type="character" w:customStyle="1" w:styleId="EndNoteBibliographyChar">
    <w:name w:val="EndNote Bibliography Char"/>
    <w:basedOn w:val="DefaultParagraphFont"/>
    <w:link w:val="EndNoteBibliography"/>
    <w:rsid w:val="00F7178F"/>
    <w:rPr>
      <w:rFonts w:ascii="Times New Roman" w:hAnsi="Times New Roman" w:cs="Times New Roman"/>
      <w:noProof/>
      <w:sz w:val="24"/>
      <w:lang w:val="en-US"/>
    </w:rPr>
  </w:style>
  <w:style w:type="table" w:styleId="TableGrid">
    <w:name w:val="Table Grid"/>
    <w:basedOn w:val="TableNormal"/>
    <w:uiPriority w:val="39"/>
    <w:rsid w:val="00CC676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msonormal">
    <w:name w:val="x_msonormal"/>
    <w:basedOn w:val="Normal"/>
    <w:rsid w:val="009E423A"/>
  </w:style>
  <w:style w:type="character" w:styleId="FollowedHyperlink">
    <w:name w:val="FollowedHyperlink"/>
    <w:basedOn w:val="DefaultParagraphFont"/>
    <w:uiPriority w:val="99"/>
    <w:semiHidden/>
    <w:unhideWhenUsed/>
    <w:rsid w:val="002169B1"/>
    <w:rPr>
      <w:color w:val="954F72" w:themeColor="followedHyperlink"/>
      <w:u w:val="single"/>
    </w:rPr>
  </w:style>
  <w:style w:type="character" w:styleId="CommentReference">
    <w:name w:val="annotation reference"/>
    <w:basedOn w:val="DefaultParagraphFont"/>
    <w:uiPriority w:val="99"/>
    <w:semiHidden/>
    <w:unhideWhenUsed/>
    <w:rsid w:val="00147A0B"/>
    <w:rPr>
      <w:sz w:val="16"/>
      <w:szCs w:val="16"/>
    </w:rPr>
  </w:style>
  <w:style w:type="paragraph" w:styleId="CommentText">
    <w:name w:val="annotation text"/>
    <w:basedOn w:val="Normal"/>
    <w:link w:val="CommentTextChar"/>
    <w:uiPriority w:val="99"/>
    <w:semiHidden/>
    <w:unhideWhenUsed/>
    <w:rsid w:val="00147A0B"/>
    <w:pPr>
      <w:spacing w:after="160"/>
    </w:pPr>
    <w:rPr>
      <w:rFonts w:ascii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147A0B"/>
    <w:rPr>
      <w:sz w:val="20"/>
      <w:szCs w:val="20"/>
    </w:rPr>
  </w:style>
  <w:style w:type="paragraph" w:styleId="CommentSubject">
    <w:name w:val="annotation subject"/>
    <w:basedOn w:val="CommentText"/>
    <w:next w:val="CommentText"/>
    <w:link w:val="CommentSubjectChar"/>
    <w:uiPriority w:val="99"/>
    <w:semiHidden/>
    <w:unhideWhenUsed/>
    <w:rsid w:val="00147A0B"/>
    <w:rPr>
      <w:b/>
      <w:bCs/>
    </w:rPr>
  </w:style>
  <w:style w:type="character" w:customStyle="1" w:styleId="CommentSubjectChar">
    <w:name w:val="Comment Subject Char"/>
    <w:basedOn w:val="CommentTextChar"/>
    <w:link w:val="CommentSubject"/>
    <w:uiPriority w:val="99"/>
    <w:semiHidden/>
    <w:rsid w:val="00147A0B"/>
    <w:rPr>
      <w:b/>
      <w:bCs/>
      <w:sz w:val="20"/>
      <w:szCs w:val="20"/>
    </w:rPr>
  </w:style>
  <w:style w:type="paragraph" w:styleId="BalloonText">
    <w:name w:val="Balloon Text"/>
    <w:basedOn w:val="Normal"/>
    <w:link w:val="BalloonTextChar"/>
    <w:uiPriority w:val="99"/>
    <w:semiHidden/>
    <w:unhideWhenUsed/>
    <w:rsid w:val="00147A0B"/>
    <w:rPr>
      <w:rFonts w:ascii="Segoe UI" w:hAnsi="Segoe UI" w:cs="Segoe UI"/>
      <w:sz w:val="18"/>
      <w:szCs w:val="18"/>
      <w:lang w:eastAsia="en-US"/>
    </w:rPr>
  </w:style>
  <w:style w:type="character" w:customStyle="1" w:styleId="BalloonTextChar">
    <w:name w:val="Balloon Text Char"/>
    <w:basedOn w:val="DefaultParagraphFont"/>
    <w:link w:val="BalloonText"/>
    <w:uiPriority w:val="99"/>
    <w:semiHidden/>
    <w:rsid w:val="00147A0B"/>
    <w:rPr>
      <w:rFonts w:ascii="Segoe UI" w:hAnsi="Segoe UI" w:cs="Segoe UI"/>
      <w:sz w:val="18"/>
      <w:szCs w:val="18"/>
    </w:rPr>
  </w:style>
  <w:style w:type="paragraph" w:styleId="ListParagraph">
    <w:name w:val="List Paragraph"/>
    <w:basedOn w:val="Normal"/>
    <w:uiPriority w:val="34"/>
    <w:qFormat/>
    <w:rsid w:val="006F2E05"/>
    <w:pPr>
      <w:ind w:left="720"/>
      <w:contextualSpacing/>
    </w:pPr>
  </w:style>
  <w:style w:type="character" w:styleId="LineNumber">
    <w:name w:val="line number"/>
    <w:basedOn w:val="DefaultParagraphFont"/>
    <w:uiPriority w:val="99"/>
    <w:semiHidden/>
    <w:unhideWhenUsed/>
    <w:rsid w:val="00BA01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748564">
      <w:bodyDiv w:val="1"/>
      <w:marLeft w:val="0"/>
      <w:marRight w:val="0"/>
      <w:marTop w:val="0"/>
      <w:marBottom w:val="0"/>
      <w:divBdr>
        <w:top w:val="none" w:sz="0" w:space="0" w:color="auto"/>
        <w:left w:val="none" w:sz="0" w:space="0" w:color="auto"/>
        <w:bottom w:val="none" w:sz="0" w:space="0" w:color="auto"/>
        <w:right w:val="none" w:sz="0" w:space="0" w:color="auto"/>
      </w:divBdr>
    </w:div>
    <w:div w:id="932862594">
      <w:bodyDiv w:val="1"/>
      <w:marLeft w:val="0"/>
      <w:marRight w:val="0"/>
      <w:marTop w:val="0"/>
      <w:marBottom w:val="0"/>
      <w:divBdr>
        <w:top w:val="none" w:sz="0" w:space="0" w:color="auto"/>
        <w:left w:val="none" w:sz="0" w:space="0" w:color="auto"/>
        <w:bottom w:val="none" w:sz="0" w:space="0" w:color="auto"/>
        <w:right w:val="none" w:sz="0" w:space="0" w:color="auto"/>
      </w:divBdr>
      <w:divsChild>
        <w:div w:id="1570770836">
          <w:marLeft w:val="0"/>
          <w:marRight w:val="0"/>
          <w:marTop w:val="0"/>
          <w:marBottom w:val="0"/>
          <w:divBdr>
            <w:top w:val="none" w:sz="0" w:space="0" w:color="auto"/>
            <w:left w:val="none" w:sz="0" w:space="0" w:color="auto"/>
            <w:bottom w:val="none" w:sz="0" w:space="0" w:color="auto"/>
            <w:right w:val="none" w:sz="0" w:space="0" w:color="auto"/>
          </w:divBdr>
          <w:divsChild>
            <w:div w:id="1196508324">
              <w:marLeft w:val="0"/>
              <w:marRight w:val="0"/>
              <w:marTop w:val="0"/>
              <w:marBottom w:val="0"/>
              <w:divBdr>
                <w:top w:val="none" w:sz="0" w:space="0" w:color="auto"/>
                <w:left w:val="none" w:sz="0" w:space="0" w:color="auto"/>
                <w:bottom w:val="none" w:sz="0" w:space="0" w:color="auto"/>
                <w:right w:val="none" w:sz="0" w:space="0" w:color="auto"/>
              </w:divBdr>
              <w:divsChild>
                <w:div w:id="1739745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408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ssaadoun@sgul.ac.uk" TargetMode="Externa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5"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1</Pages>
  <Words>7451</Words>
  <Characters>42476</Characters>
  <Application>Microsoft Macintosh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498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ew Gallagher</dc:creator>
  <cp:keywords/>
  <dc:description/>
  <cp:lastModifiedBy>Marios C. Papadopoulos</cp:lastModifiedBy>
  <cp:revision>4</cp:revision>
  <dcterms:created xsi:type="dcterms:W3CDTF">2019-11-04T11:42:00Z</dcterms:created>
  <dcterms:modified xsi:type="dcterms:W3CDTF">2019-11-16T22:18:00Z</dcterms:modified>
</cp:coreProperties>
</file>